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0A57B" w14:textId="77777777" w:rsidR="003B0BE5" w:rsidRPr="00595E88" w:rsidRDefault="00A324C1">
      <w:pPr>
        <w:rPr>
          <w:rFonts w:ascii="Times New Roman" w:hAnsi="Times New Roman" w:cs="Times New Roman"/>
        </w:rPr>
      </w:pPr>
      <w:r w:rsidRPr="00595E88">
        <w:rPr>
          <w:rFonts w:ascii="Times New Roman" w:hAnsi="Times New Roman" w:cs="Times New Roman"/>
        </w:rPr>
        <w:t>Supplementary Table 1:</w:t>
      </w:r>
    </w:p>
    <w:p w14:paraId="58994FC6" w14:textId="77777777" w:rsidR="00A324C1" w:rsidRPr="00595E88" w:rsidRDefault="00A324C1" w:rsidP="00A324C1">
      <w:pPr>
        <w:adjustRightInd w:val="0"/>
        <w:snapToGrid w:val="0"/>
        <w:rPr>
          <w:rFonts w:ascii="Times New Roman" w:hAnsi="Times New Roman" w:cs="Times New Roman"/>
        </w:rPr>
      </w:pPr>
      <w:r w:rsidRPr="00595E88">
        <w:rPr>
          <w:rFonts w:ascii="Times New Roman" w:hAnsi="Times New Roman" w:cs="Times New Roman"/>
        </w:rPr>
        <w:t>Search strategies and results.</w:t>
      </w:r>
    </w:p>
    <w:tbl>
      <w:tblPr>
        <w:tblStyle w:val="2"/>
        <w:tblW w:w="0" w:type="auto"/>
        <w:tblLook w:val="04A0" w:firstRow="1" w:lastRow="0" w:firstColumn="1" w:lastColumn="0" w:noHBand="0" w:noVBand="1"/>
      </w:tblPr>
      <w:tblGrid>
        <w:gridCol w:w="7377"/>
        <w:gridCol w:w="923"/>
      </w:tblGrid>
      <w:tr w:rsidR="00D824CE" w:rsidRPr="00595E88" w14:paraId="4B171770" w14:textId="77777777" w:rsidTr="00D824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0C9654F2" w14:textId="77777777" w:rsidR="00E32D8E" w:rsidRPr="00595E88" w:rsidRDefault="00E32D8E">
            <w:pPr>
              <w:rPr>
                <w:rFonts w:ascii="Times New Roman" w:hAnsi="Times New Roman" w:cs="Times New Roman"/>
              </w:rPr>
            </w:pPr>
            <w:proofErr w:type="spellStart"/>
            <w:r w:rsidRPr="00595E88">
              <w:rPr>
                <w:rFonts w:ascii="Times New Roman" w:hAnsi="Times New Roman" w:cs="Times New Roman"/>
              </w:rPr>
              <w:t>Pubmed</w:t>
            </w:r>
            <w:proofErr w:type="spellEnd"/>
          </w:p>
        </w:tc>
        <w:tc>
          <w:tcPr>
            <w:tcW w:w="870" w:type="dxa"/>
          </w:tcPr>
          <w:p w14:paraId="7E457E9C" w14:textId="77777777" w:rsidR="00E32D8E" w:rsidRPr="00595E88" w:rsidRDefault="00E32D8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95E88">
              <w:rPr>
                <w:rFonts w:ascii="Times New Roman" w:hAnsi="Times New Roman" w:cs="Times New Roman"/>
                <w:b w:val="0"/>
              </w:rPr>
              <w:t>Results</w:t>
            </w:r>
          </w:p>
        </w:tc>
      </w:tr>
      <w:tr w:rsidR="00D824CE" w:rsidRPr="00595E88" w14:paraId="357DDE19"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4FEB0BC3" w14:textId="559FECB0" w:rsidR="00E32D8E" w:rsidRPr="00595E88" w:rsidRDefault="00E32D8E" w:rsidP="00A2771A">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xml:space="preserve">) </w:t>
            </w:r>
            <w:r w:rsidR="00A2771A" w:rsidRPr="00595E88">
              <w:rPr>
                <w:rFonts w:ascii="Times New Roman" w:hAnsi="Times New Roman" w:cs="Times New Roman"/>
                <w:b w:val="0"/>
              </w:rPr>
              <w:t>[All Fields]</w:t>
            </w:r>
            <w:r w:rsidR="00CE7AB2" w:rsidRPr="00595E88">
              <w:rPr>
                <w:rFonts w:ascii="Times New Roman" w:hAnsi="Times New Roman" w:cs="Times New Roman"/>
                <w:b w:val="0"/>
              </w:rPr>
              <w:t xml:space="preserve"> </w:t>
            </w:r>
            <w:r w:rsidRPr="00595E88">
              <w:rPr>
                <w:rFonts w:ascii="Times New Roman" w:hAnsi="Times New Roman" w:cs="Times New Roman"/>
                <w:b w:val="0"/>
              </w:rPr>
              <w:t>AND ((CKD</w:t>
            </w:r>
            <w:r w:rsidR="003E3FA2" w:rsidRPr="00595E88">
              <w:rPr>
                <w:rFonts w:ascii="Times New Roman" w:hAnsi="Times New Roman" w:cs="Times New Roman"/>
                <w:b w:val="0"/>
              </w:rPr>
              <w:t xml:space="preserve">) </w:t>
            </w:r>
            <w:r w:rsidR="00A2771A" w:rsidRPr="00595E88">
              <w:rPr>
                <w:rFonts w:ascii="Times New Roman" w:hAnsi="Times New Roman" w:cs="Times New Roman"/>
                <w:b w:val="0"/>
              </w:rPr>
              <w:t>[All Fields]</w:t>
            </w:r>
            <w:r w:rsidRPr="00595E88">
              <w:rPr>
                <w:rFonts w:ascii="Times New Roman" w:hAnsi="Times New Roman" w:cs="Times New Roman"/>
                <w:b w:val="0"/>
              </w:rPr>
              <w:t xml:space="preserve"> OR (Chronic kidney disease</w:t>
            </w:r>
            <w:r w:rsidR="003E3FA2" w:rsidRPr="00595E88">
              <w:rPr>
                <w:rFonts w:ascii="Times New Roman" w:hAnsi="Times New Roman" w:cs="Times New Roman"/>
                <w:b w:val="0"/>
              </w:rPr>
              <w:t>)</w:t>
            </w:r>
            <w:r w:rsidR="00CE7AB2" w:rsidRPr="00595E88">
              <w:rPr>
                <w:rFonts w:ascii="Times New Roman" w:hAnsi="Times New Roman" w:cs="Times New Roman"/>
                <w:b w:val="0"/>
              </w:rPr>
              <w:t xml:space="preserve"> </w:t>
            </w:r>
            <w:r w:rsidR="00A2771A" w:rsidRPr="00595E88">
              <w:rPr>
                <w:rFonts w:ascii="Times New Roman" w:hAnsi="Times New Roman" w:cs="Times New Roman"/>
                <w:b w:val="0"/>
              </w:rPr>
              <w:t>[All Fields]</w:t>
            </w:r>
            <w:r w:rsidRPr="00595E88">
              <w:rPr>
                <w:rFonts w:ascii="Times New Roman" w:hAnsi="Times New Roman" w:cs="Times New Roman"/>
                <w:b w:val="0"/>
              </w:rPr>
              <w:t>)</w:t>
            </w:r>
          </w:p>
        </w:tc>
        <w:tc>
          <w:tcPr>
            <w:tcW w:w="870" w:type="dxa"/>
          </w:tcPr>
          <w:p w14:paraId="072F1D26" w14:textId="77777777" w:rsidR="00E32D8E" w:rsidRPr="00595E88" w:rsidRDefault="00E32D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55</w:t>
            </w:r>
          </w:p>
        </w:tc>
      </w:tr>
      <w:tr w:rsidR="00D824CE" w:rsidRPr="00595E88" w14:paraId="40BF7736"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38BE2DC3" w14:textId="6D43D010"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72EE7305"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5</w:t>
            </w:r>
          </w:p>
        </w:tc>
      </w:tr>
      <w:tr w:rsidR="00D824CE" w:rsidRPr="00595E88" w14:paraId="089FABEB"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0C4D17C8" w14:textId="41AC3F3D" w:rsidR="00E32D8E" w:rsidRPr="00595E88" w:rsidRDefault="004B751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0495F9E0"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40</w:t>
            </w:r>
          </w:p>
        </w:tc>
      </w:tr>
      <w:tr w:rsidR="00D824CE" w:rsidRPr="00595E88" w14:paraId="4BB9E738"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09309EB" w14:textId="738C9701" w:rsidR="00E32D8E" w:rsidRPr="00595E88" w:rsidRDefault="004B751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53F07B60"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r>
      <w:tr w:rsidR="00D824CE" w:rsidRPr="00595E88" w14:paraId="26E80203"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35E824EA" w14:textId="0C90F5B6" w:rsidR="00E32D8E" w:rsidRPr="00595E88" w:rsidRDefault="004B7510">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25DCE91F"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w:t>
            </w:r>
          </w:p>
        </w:tc>
      </w:tr>
      <w:tr w:rsidR="00D824CE" w:rsidRPr="00595E88" w14:paraId="11B5B3DA"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2DA1E5F6" w14:textId="145EF5C2"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36FFE309"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w:t>
            </w:r>
          </w:p>
        </w:tc>
      </w:tr>
      <w:tr w:rsidR="00D824CE" w:rsidRPr="00595E88" w14:paraId="4D742882"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02C17509" w14:textId="111C8F8A"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52B38EA5"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6</w:t>
            </w:r>
          </w:p>
        </w:tc>
      </w:tr>
      <w:tr w:rsidR="00D824CE" w:rsidRPr="00595E88" w14:paraId="704DF591"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C42E887" w14:textId="22A39F96" w:rsidR="00E32D8E" w:rsidRPr="00595E88" w:rsidRDefault="004B7510">
            <w:pPr>
              <w:rPr>
                <w:rFonts w:ascii="Times New Roman" w:hAnsi="Times New Roman" w:cs="Times New Roman"/>
                <w:b w:val="0"/>
              </w:rPr>
            </w:pPr>
            <w:r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CKD) [All Fields] OR (Chronic kidney disease) [All Fields])</w:t>
            </w:r>
          </w:p>
        </w:tc>
        <w:tc>
          <w:tcPr>
            <w:tcW w:w="870" w:type="dxa"/>
          </w:tcPr>
          <w:p w14:paraId="2DDF7310"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1</w:t>
            </w:r>
          </w:p>
        </w:tc>
      </w:tr>
      <w:tr w:rsidR="00D824CE" w:rsidRPr="00595E88" w14:paraId="5C992672"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9D2A3D3" w14:textId="4C5D897A" w:rsidR="00E32D8E" w:rsidRPr="00595E88" w:rsidRDefault="004B7510" w:rsidP="00B052E6">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 ((Immunoglobulin A nephropathy)</w:t>
            </w:r>
            <w:r w:rsidR="00B052E6" w:rsidRPr="00595E88">
              <w:rPr>
                <w:rFonts w:ascii="Times New Roman" w:hAnsi="Times New Roman" w:cs="Times New Roman"/>
                <w:b w:val="0"/>
              </w:rPr>
              <w:t xml:space="preserve"> [All Fields]</w:t>
            </w:r>
            <w:r w:rsidRPr="00595E88">
              <w:rPr>
                <w:rFonts w:ascii="Times New Roman" w:hAnsi="Times New Roman" w:cs="Times New Roman"/>
                <w:b w:val="0"/>
              </w:rPr>
              <w:t xml:space="preserve"> OR (</w:t>
            </w:r>
            <w:proofErr w:type="spellStart"/>
            <w:r w:rsidRPr="00595E88">
              <w:rPr>
                <w:rFonts w:ascii="Times New Roman" w:hAnsi="Times New Roman" w:cs="Times New Roman"/>
                <w:b w:val="0"/>
              </w:rPr>
              <w:t>IgAN</w:t>
            </w:r>
            <w:proofErr w:type="spellEnd"/>
            <w:r w:rsidRPr="00595E88">
              <w:rPr>
                <w:rFonts w:ascii="Times New Roman" w:hAnsi="Times New Roman" w:cs="Times New Roman"/>
                <w:b w:val="0"/>
              </w:rPr>
              <w:t>)</w:t>
            </w:r>
            <w:r w:rsidR="00B052E6" w:rsidRPr="00595E88">
              <w:rPr>
                <w:rFonts w:ascii="Times New Roman" w:hAnsi="Times New Roman" w:cs="Times New Roman"/>
                <w:b w:val="0"/>
              </w:rPr>
              <w:t xml:space="preserve"> [All Fields]</w:t>
            </w:r>
            <w:r w:rsidRPr="00595E88">
              <w:rPr>
                <w:rFonts w:ascii="Times New Roman" w:hAnsi="Times New Roman" w:cs="Times New Roman"/>
                <w:b w:val="0"/>
              </w:rPr>
              <w:t>)</w:t>
            </w:r>
          </w:p>
        </w:tc>
        <w:tc>
          <w:tcPr>
            <w:tcW w:w="870" w:type="dxa"/>
          </w:tcPr>
          <w:p w14:paraId="20E3C213"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5</w:t>
            </w:r>
          </w:p>
        </w:tc>
      </w:tr>
      <w:tr w:rsidR="00D824CE" w:rsidRPr="00595E88" w14:paraId="03AF3A5C"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A64D18E" w14:textId="0628512D"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08C8353E"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0</w:t>
            </w:r>
          </w:p>
        </w:tc>
      </w:tr>
      <w:tr w:rsidR="00D824CE" w:rsidRPr="00595E88" w14:paraId="72560A1A"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45E7CB0" w14:textId="5ADEE8B0" w:rsidR="00E32D8E" w:rsidRPr="00595E88" w:rsidRDefault="004B751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67E25EA7"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9</w:t>
            </w:r>
          </w:p>
        </w:tc>
      </w:tr>
      <w:tr w:rsidR="00D824CE" w:rsidRPr="00595E88" w14:paraId="5A6BB59D"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69CE74B0" w14:textId="4E90F0EE" w:rsidR="00E32D8E" w:rsidRPr="00595E88" w:rsidRDefault="004B751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305F7DD9"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56330117"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1232252" w14:textId="6E6415A1" w:rsidR="00E32D8E" w:rsidRPr="00595E88" w:rsidRDefault="004B7510">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6BE89F45"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6EAECCDB"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DBDC643" w14:textId="3129A6B6" w:rsidR="00E32D8E" w:rsidRPr="00595E88" w:rsidRDefault="004B7510">
            <w:pPr>
              <w:rPr>
                <w:rFonts w:ascii="Times New Roman" w:hAnsi="Times New Roman" w:cs="Times New Roman"/>
                <w:b w:val="0"/>
              </w:rPr>
            </w:pPr>
            <w:r w:rsidRPr="00595E88">
              <w:rPr>
                <w:rFonts w:ascii="Times New Roman" w:hAnsi="Times New Roman" w:cs="Times New Roman"/>
                <w:b w:val="0"/>
              </w:rPr>
              <w:t xml:space="preserve"> (</w:t>
            </w:r>
            <w:proofErr w:type="spellStart"/>
            <w:r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746C02A8"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700DA228"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42F5E811" w14:textId="5B1DBD2A" w:rsidR="00E32D8E" w:rsidRPr="00595E88" w:rsidRDefault="00D824CE">
            <w:pPr>
              <w:rPr>
                <w:rFonts w:ascii="Times New Roman" w:hAnsi="Times New Roman" w:cs="Times New Roman"/>
                <w:b w:val="0"/>
              </w:rPr>
            </w:pPr>
            <w:r w:rsidRPr="00595E88">
              <w:rPr>
                <w:rFonts w:ascii="Times New Roman" w:hAnsi="Times New Roman" w:cs="Times New Roman"/>
                <w:b w:val="0"/>
              </w:rPr>
              <w:t xml:space="preserve"> (</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00B052E6" w:rsidRPr="00595E88">
              <w:rPr>
                <w:rFonts w:ascii="Times New Roman" w:hAnsi="Times New Roman" w:cs="Times New Roman"/>
                <w:b w:val="0"/>
              </w:rPr>
              <w:t xml:space="preserve"> AND ((Immunoglobulin A nephropathy) </w:t>
            </w:r>
            <w:r w:rsidR="00B052E6" w:rsidRPr="00595E88">
              <w:rPr>
                <w:rFonts w:ascii="Times New Roman" w:hAnsi="Times New Roman" w:cs="Times New Roman"/>
                <w:b w:val="0"/>
              </w:rPr>
              <w:lastRenderedPageBreak/>
              <w:t>[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6ED4AD6A"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lastRenderedPageBreak/>
              <w:t>2</w:t>
            </w:r>
          </w:p>
        </w:tc>
      </w:tr>
      <w:tr w:rsidR="00D824CE" w:rsidRPr="00595E88" w14:paraId="7802F4A9"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5612D30A" w14:textId="4D588B87" w:rsidR="00E32D8E" w:rsidRPr="00595E88" w:rsidRDefault="004B7510">
            <w:pPr>
              <w:rPr>
                <w:rFonts w:ascii="Times New Roman" w:hAnsi="Times New Roman" w:cs="Times New Roman"/>
                <w:b w:val="0"/>
              </w:rPr>
            </w:pPr>
            <w:r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mmunoglobulin A nephropathy) [All Fields] OR (</w:t>
            </w:r>
            <w:proofErr w:type="spellStart"/>
            <w:r w:rsidR="00B052E6" w:rsidRPr="00595E88">
              <w:rPr>
                <w:rFonts w:ascii="Times New Roman" w:hAnsi="Times New Roman" w:cs="Times New Roman"/>
                <w:b w:val="0"/>
              </w:rPr>
              <w:t>IgAN</w:t>
            </w:r>
            <w:proofErr w:type="spellEnd"/>
            <w:r w:rsidR="00B052E6" w:rsidRPr="00595E88">
              <w:rPr>
                <w:rFonts w:ascii="Times New Roman" w:hAnsi="Times New Roman" w:cs="Times New Roman"/>
                <w:b w:val="0"/>
              </w:rPr>
              <w:t>) [All Fields])</w:t>
            </w:r>
          </w:p>
        </w:tc>
        <w:tc>
          <w:tcPr>
            <w:tcW w:w="870" w:type="dxa"/>
          </w:tcPr>
          <w:p w14:paraId="2B36FFE0"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78088566"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2470F1C1" w14:textId="66970400" w:rsidR="00E32D8E" w:rsidRPr="00595E88" w:rsidRDefault="004B7510" w:rsidP="00B052E6">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 ((Idiopathic nephrotic syndrome)</w:t>
            </w:r>
            <w:r w:rsidR="00B052E6" w:rsidRPr="00595E88">
              <w:rPr>
                <w:rFonts w:ascii="Times New Roman" w:hAnsi="Times New Roman" w:cs="Times New Roman"/>
                <w:b w:val="0"/>
              </w:rPr>
              <w:t xml:space="preserve"> [All Fields] </w:t>
            </w:r>
            <w:r w:rsidRPr="00595E88">
              <w:rPr>
                <w:rFonts w:ascii="Times New Roman" w:hAnsi="Times New Roman" w:cs="Times New Roman"/>
                <w:b w:val="0"/>
              </w:rPr>
              <w:t>OR</w:t>
            </w:r>
            <w:r w:rsidR="00B052E6" w:rsidRPr="00595E88">
              <w:rPr>
                <w:rFonts w:ascii="Times New Roman" w:hAnsi="Times New Roman" w:cs="Times New Roman"/>
                <w:b w:val="0"/>
              </w:rPr>
              <w:t xml:space="preserve"> </w:t>
            </w:r>
            <w:r w:rsidRPr="00595E88">
              <w:rPr>
                <w:rFonts w:ascii="Times New Roman" w:hAnsi="Times New Roman" w:cs="Times New Roman"/>
                <w:b w:val="0"/>
              </w:rPr>
              <w:t>(INS)</w:t>
            </w:r>
            <w:r w:rsidR="00B052E6" w:rsidRPr="00595E88">
              <w:rPr>
                <w:rFonts w:ascii="Times New Roman" w:hAnsi="Times New Roman" w:cs="Times New Roman"/>
                <w:b w:val="0"/>
              </w:rPr>
              <w:t xml:space="preserve"> [All Fields]</w:t>
            </w:r>
            <w:r w:rsidRPr="00595E88">
              <w:rPr>
                <w:rFonts w:ascii="Times New Roman" w:hAnsi="Times New Roman" w:cs="Times New Roman"/>
                <w:b w:val="0"/>
              </w:rPr>
              <w:t>)</w:t>
            </w:r>
          </w:p>
        </w:tc>
        <w:tc>
          <w:tcPr>
            <w:tcW w:w="870" w:type="dxa"/>
          </w:tcPr>
          <w:p w14:paraId="1BF7446B"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w:t>
            </w:r>
          </w:p>
        </w:tc>
      </w:tr>
      <w:tr w:rsidR="00D824CE" w:rsidRPr="00595E88" w14:paraId="2A3EDE43"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9F293A9" w14:textId="590C81AB"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6A17B31A"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0</w:t>
            </w:r>
          </w:p>
        </w:tc>
      </w:tr>
      <w:tr w:rsidR="00D824CE" w:rsidRPr="00595E88" w14:paraId="2DDF63EA"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48E186CF" w14:textId="1443E0A0" w:rsidR="00E32D8E" w:rsidRPr="00595E88" w:rsidRDefault="004B751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0EFD7E35"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6</w:t>
            </w:r>
          </w:p>
        </w:tc>
      </w:tr>
      <w:tr w:rsidR="00D824CE" w:rsidRPr="00595E88" w14:paraId="56ECE6F3"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6E08C55F" w14:textId="12B231E0" w:rsidR="00E32D8E" w:rsidRPr="00595E88" w:rsidRDefault="004B751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6188C4A5"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6ABBB6DB"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5964DF87" w14:textId="232135C4" w:rsidR="00E32D8E" w:rsidRPr="00595E88" w:rsidRDefault="004B7510">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0DE0236D"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37E54B08"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3E62DA7B" w14:textId="61511234"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7164823D"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5D6550FE"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27C48E5" w14:textId="3364886F"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250574FA"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5DB26A62" w14:textId="77777777" w:rsidTr="003E3FA2">
        <w:trPr>
          <w:trHeight w:hRule="exact" w:val="890"/>
        </w:trPr>
        <w:tc>
          <w:tcPr>
            <w:cnfStyle w:val="001000000000" w:firstRow="0" w:lastRow="0" w:firstColumn="1" w:lastColumn="0" w:oddVBand="0" w:evenVBand="0" w:oddHBand="0" w:evenHBand="0" w:firstRowFirstColumn="0" w:firstRowLastColumn="0" w:lastRowFirstColumn="0" w:lastRowLastColumn="0"/>
            <w:tcW w:w="7430" w:type="dxa"/>
          </w:tcPr>
          <w:p w14:paraId="12E106A1" w14:textId="5DC7851A" w:rsidR="00E32D8E" w:rsidRPr="00595E88" w:rsidRDefault="004B7510">
            <w:pPr>
              <w:rPr>
                <w:rFonts w:ascii="Times New Roman" w:hAnsi="Times New Roman" w:cs="Times New Roman"/>
                <w:b w:val="0"/>
              </w:rPr>
            </w:pPr>
            <w:r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Idiopathic nephrotic syndrome) [All Fields] OR (INS) [All Fields])</w:t>
            </w:r>
          </w:p>
        </w:tc>
        <w:tc>
          <w:tcPr>
            <w:tcW w:w="870" w:type="dxa"/>
          </w:tcPr>
          <w:p w14:paraId="5DC8069C"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26BC733B"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20A81808" w14:textId="7A69081B" w:rsidR="00E32D8E" w:rsidRPr="00595E88" w:rsidRDefault="004B7510" w:rsidP="00B052E6">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 ((kidney stone disease)</w:t>
            </w:r>
            <w:r w:rsidR="00B052E6" w:rsidRPr="00595E88">
              <w:rPr>
                <w:rFonts w:ascii="Times New Roman" w:hAnsi="Times New Roman" w:cs="Times New Roman"/>
                <w:b w:val="0"/>
              </w:rPr>
              <w:t xml:space="preserve"> [All Fields] </w:t>
            </w:r>
            <w:r w:rsidRPr="00595E88">
              <w:rPr>
                <w:rFonts w:ascii="Times New Roman" w:hAnsi="Times New Roman" w:cs="Times New Roman"/>
                <w:b w:val="0"/>
              </w:rPr>
              <w:t>OR</w:t>
            </w:r>
            <w:r w:rsidR="00B052E6" w:rsidRPr="00595E88">
              <w:rPr>
                <w:rFonts w:ascii="Times New Roman" w:hAnsi="Times New Roman" w:cs="Times New Roman"/>
                <w:b w:val="0"/>
              </w:rPr>
              <w:t xml:space="preserve"> </w:t>
            </w:r>
            <w:r w:rsidRPr="00595E88">
              <w:rPr>
                <w:rFonts w:ascii="Times New Roman" w:hAnsi="Times New Roman" w:cs="Times New Roman"/>
                <w:b w:val="0"/>
              </w:rPr>
              <w:t>(Kidney stones)</w:t>
            </w:r>
            <w:r w:rsidR="00B052E6" w:rsidRPr="00595E88">
              <w:rPr>
                <w:rFonts w:ascii="Times New Roman" w:hAnsi="Times New Roman" w:cs="Times New Roman"/>
                <w:b w:val="0"/>
              </w:rPr>
              <w:t xml:space="preserve"> [All Fields]</w:t>
            </w:r>
            <w:r w:rsidR="0053146D" w:rsidRPr="00595E88">
              <w:rPr>
                <w:rFonts w:ascii="Times New Roman" w:hAnsi="Times New Roman" w:cs="Times New Roman"/>
                <w:b w:val="0"/>
              </w:rPr>
              <w:t xml:space="preserve"> OR (KS) [All Fields]</w:t>
            </w:r>
            <w:r w:rsidRPr="00595E88">
              <w:rPr>
                <w:rFonts w:ascii="Times New Roman" w:hAnsi="Times New Roman" w:cs="Times New Roman"/>
                <w:b w:val="0"/>
              </w:rPr>
              <w:t>)</w:t>
            </w:r>
          </w:p>
        </w:tc>
        <w:tc>
          <w:tcPr>
            <w:tcW w:w="870" w:type="dxa"/>
          </w:tcPr>
          <w:p w14:paraId="6BAEA9FE"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3</w:t>
            </w:r>
          </w:p>
        </w:tc>
      </w:tr>
      <w:tr w:rsidR="00D824CE" w:rsidRPr="00595E88" w14:paraId="6A85DACA"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269D5EF3" w14:textId="4C489324"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7E5052CF"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1E4DC953"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2C276082" w14:textId="1C27FDBA" w:rsidR="00E32D8E" w:rsidRPr="00595E88" w:rsidRDefault="004B751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7DAE2EFE"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3</w:t>
            </w:r>
          </w:p>
        </w:tc>
      </w:tr>
      <w:tr w:rsidR="00D824CE" w:rsidRPr="00595E88" w14:paraId="6AE9BD94"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29314328" w14:textId="175A1D5F" w:rsidR="00E32D8E" w:rsidRPr="00595E88" w:rsidRDefault="004B751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61EA0C61"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r>
      <w:tr w:rsidR="00D824CE" w:rsidRPr="00595E88" w14:paraId="359112AE"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241AB687" w14:textId="77257610" w:rsidR="00E32D8E" w:rsidRPr="00595E88" w:rsidRDefault="004B7510" w:rsidP="003E3FA2">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2FD911EA"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0</w:t>
            </w:r>
          </w:p>
        </w:tc>
      </w:tr>
      <w:tr w:rsidR="00D824CE" w:rsidRPr="00595E88" w14:paraId="2CED9CD9"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19865A6E" w14:textId="732F389F"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5247F0CC"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0</w:t>
            </w:r>
          </w:p>
        </w:tc>
      </w:tr>
      <w:tr w:rsidR="00D824CE" w:rsidRPr="00595E88" w14:paraId="6D83E1C7"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32A70966" w14:textId="759C32DB" w:rsidR="00E32D8E" w:rsidRPr="00595E88" w:rsidRDefault="004B751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w:t>
            </w:r>
            <w:r w:rsidR="00B052E6" w:rsidRPr="00595E88">
              <w:rPr>
                <w:rFonts w:ascii="Times New Roman" w:hAnsi="Times New Roman" w:cs="Times New Roman"/>
                <w:b w:val="0"/>
              </w:rPr>
              <w:lastRenderedPageBreak/>
              <w:t>(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4D205C5B" w14:textId="77777777" w:rsidR="00E32D8E" w:rsidRPr="00595E88" w:rsidRDefault="004B75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lastRenderedPageBreak/>
              <w:t>2</w:t>
            </w:r>
          </w:p>
        </w:tc>
      </w:tr>
      <w:tr w:rsidR="00D824CE" w:rsidRPr="00595E88" w14:paraId="0BF794C7"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7797D82" w14:textId="0457E895" w:rsidR="00E32D8E" w:rsidRPr="00595E88" w:rsidRDefault="00D824CE">
            <w:pPr>
              <w:rPr>
                <w:rFonts w:ascii="Times New Roman" w:hAnsi="Times New Roman" w:cs="Times New Roman"/>
                <w:b w:val="0"/>
              </w:rPr>
            </w:pPr>
            <w:r w:rsidRPr="00595E88">
              <w:rPr>
                <w:rFonts w:ascii="Times New Roman" w:hAnsi="Times New Roman" w:cs="Times New Roman"/>
                <w:b w:val="0"/>
              </w:rPr>
              <w:t xml:space="preserve"> </w:t>
            </w:r>
            <w:r w:rsidR="004B7510"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004B7510"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kidney stone disease) [All Fields] OR (Kidney stones) [All Fields]</w:t>
            </w:r>
            <w:r w:rsidR="0053146D" w:rsidRPr="00595E88">
              <w:rPr>
                <w:rFonts w:ascii="Times New Roman" w:hAnsi="Times New Roman" w:cs="Times New Roman"/>
                <w:b w:val="0"/>
              </w:rPr>
              <w:t xml:space="preserve"> OR (KS) [All Fields]</w:t>
            </w:r>
            <w:r w:rsidR="00B052E6" w:rsidRPr="00595E88">
              <w:rPr>
                <w:rFonts w:ascii="Times New Roman" w:hAnsi="Times New Roman" w:cs="Times New Roman"/>
                <w:b w:val="0"/>
              </w:rPr>
              <w:t>)</w:t>
            </w:r>
          </w:p>
        </w:tc>
        <w:tc>
          <w:tcPr>
            <w:tcW w:w="870" w:type="dxa"/>
          </w:tcPr>
          <w:p w14:paraId="0AD0EBED" w14:textId="77777777" w:rsidR="00E32D8E" w:rsidRPr="00595E88" w:rsidRDefault="004B75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9</w:t>
            </w:r>
          </w:p>
        </w:tc>
      </w:tr>
      <w:tr w:rsidR="00D824CE" w:rsidRPr="00595E88" w14:paraId="2FA77F9B"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34135A2E" w14:textId="468AE7A0" w:rsidR="00E32D8E" w:rsidRPr="00595E88" w:rsidRDefault="00A82DF0" w:rsidP="00B052E6">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 ((Acute kidney injury)</w:t>
            </w:r>
            <w:r w:rsidR="00284473" w:rsidRPr="00595E88">
              <w:rPr>
                <w:rFonts w:ascii="Times New Roman" w:hAnsi="Times New Roman" w:cs="Times New Roman"/>
                <w:b w:val="0"/>
              </w:rPr>
              <w:t xml:space="preserve"> [All Fields]</w:t>
            </w:r>
            <w:r w:rsidR="00B052E6" w:rsidRPr="00595E88">
              <w:rPr>
                <w:rFonts w:ascii="Times New Roman" w:hAnsi="Times New Roman" w:cs="Times New Roman"/>
                <w:b w:val="0"/>
              </w:rPr>
              <w:t xml:space="preserve"> </w:t>
            </w:r>
            <w:r w:rsidRPr="00595E88">
              <w:rPr>
                <w:rFonts w:ascii="Times New Roman" w:hAnsi="Times New Roman" w:cs="Times New Roman"/>
                <w:b w:val="0"/>
              </w:rPr>
              <w:t>OR(AKI)</w:t>
            </w:r>
            <w:r w:rsidR="00B052E6" w:rsidRPr="00595E88">
              <w:rPr>
                <w:rFonts w:ascii="Times New Roman" w:hAnsi="Times New Roman" w:cs="Times New Roman"/>
                <w:b w:val="0"/>
              </w:rPr>
              <w:t xml:space="preserve"> [All Fields]</w:t>
            </w:r>
            <w:r w:rsidRPr="00595E88">
              <w:rPr>
                <w:rFonts w:ascii="Times New Roman" w:hAnsi="Times New Roman" w:cs="Times New Roman"/>
                <w:b w:val="0"/>
              </w:rPr>
              <w:t>)</w:t>
            </w:r>
          </w:p>
        </w:tc>
        <w:tc>
          <w:tcPr>
            <w:tcW w:w="870" w:type="dxa"/>
          </w:tcPr>
          <w:p w14:paraId="65775FEA" w14:textId="3FC6E30E"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8</w:t>
            </w:r>
          </w:p>
        </w:tc>
      </w:tr>
      <w:tr w:rsidR="00D824CE" w:rsidRPr="00595E88" w14:paraId="55C528E5"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47D730DA" w14:textId="0268C9FC"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257A0958" w14:textId="0EE8C982"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r>
      <w:tr w:rsidR="00D824CE" w:rsidRPr="00595E88" w14:paraId="4C5FF70B"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07BEAE50" w14:textId="34050958" w:rsidR="00E32D8E" w:rsidRPr="00595E88" w:rsidRDefault="00A82DF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3931F3BA" w14:textId="22A4F0D4"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19</w:t>
            </w:r>
          </w:p>
        </w:tc>
      </w:tr>
      <w:tr w:rsidR="00D824CE" w:rsidRPr="00595E88" w14:paraId="7AA71C4D"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18953DFC" w14:textId="1511AD9C" w:rsidR="00E32D8E" w:rsidRPr="00595E88" w:rsidRDefault="00A82DF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3077AFFC" w14:textId="522132DF"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6AF94F02"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7F5BA4B" w14:textId="7EE4A3C6" w:rsidR="00E32D8E" w:rsidRPr="00595E88" w:rsidRDefault="00A82DF0">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28F8C70F" w14:textId="6B8829BF"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3BC0C747"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7958E148" w14:textId="56EA6412"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00284473"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61C7742D" w14:textId="3E137563"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0</w:t>
            </w:r>
          </w:p>
        </w:tc>
      </w:tr>
      <w:tr w:rsidR="00D824CE" w:rsidRPr="00595E88" w14:paraId="57A4C69F"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6DA9BBF7" w14:textId="24F85451"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239CF662" w14:textId="32F1372A"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r>
      <w:tr w:rsidR="00D824CE" w:rsidRPr="00595E88" w14:paraId="4AC7CFFF"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6764A45E" w14:textId="2EE83FB5" w:rsidR="00E32D8E" w:rsidRPr="00595E88" w:rsidRDefault="00A82DF0">
            <w:pPr>
              <w:rPr>
                <w:rFonts w:ascii="Times New Roman" w:hAnsi="Times New Roman" w:cs="Times New Roman"/>
                <w:b w:val="0"/>
              </w:rPr>
            </w:pPr>
            <w:r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Acute kidney injury) [All Fields] OR(AKI) [All Fields])</w:t>
            </w:r>
          </w:p>
        </w:tc>
        <w:tc>
          <w:tcPr>
            <w:tcW w:w="870" w:type="dxa"/>
          </w:tcPr>
          <w:p w14:paraId="1B02857D" w14:textId="525E582E"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9</w:t>
            </w:r>
          </w:p>
        </w:tc>
      </w:tr>
      <w:tr w:rsidR="00D824CE" w:rsidRPr="00595E88" w14:paraId="6B2DAEA0"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6E833D54" w14:textId="122020D9" w:rsidR="00E32D8E" w:rsidRPr="00595E88" w:rsidRDefault="00A82DF0" w:rsidP="00B052E6">
            <w:pPr>
              <w:rPr>
                <w:rFonts w:ascii="Times New Roman" w:hAnsi="Times New Roman" w:cs="Times New Roman"/>
                <w:b w:val="0"/>
              </w:rPr>
            </w:pPr>
            <w:r w:rsidRPr="00595E88">
              <w:rPr>
                <w:rFonts w:ascii="Times New Roman" w:hAnsi="Times New Roman" w:cs="Times New Roman"/>
                <w:b w:val="0"/>
              </w:rPr>
              <w:t>(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 ((Diabetic nephropathy)</w:t>
            </w:r>
            <w:r w:rsidR="00B052E6" w:rsidRPr="00595E88">
              <w:rPr>
                <w:rFonts w:ascii="Times New Roman" w:hAnsi="Times New Roman" w:cs="Times New Roman"/>
                <w:b w:val="0"/>
              </w:rPr>
              <w:t xml:space="preserve"> [All Fields] </w:t>
            </w:r>
            <w:r w:rsidRPr="00595E88">
              <w:rPr>
                <w:rFonts w:ascii="Times New Roman" w:hAnsi="Times New Roman" w:cs="Times New Roman"/>
                <w:b w:val="0"/>
              </w:rPr>
              <w:t>OR</w:t>
            </w:r>
            <w:r w:rsidR="00B052E6" w:rsidRPr="00595E88">
              <w:rPr>
                <w:rFonts w:ascii="Times New Roman" w:hAnsi="Times New Roman" w:cs="Times New Roman"/>
                <w:b w:val="0"/>
              </w:rPr>
              <w:t xml:space="preserve"> </w:t>
            </w:r>
            <w:r w:rsidRPr="00595E88">
              <w:rPr>
                <w:rFonts w:ascii="Times New Roman" w:hAnsi="Times New Roman" w:cs="Times New Roman"/>
                <w:b w:val="0"/>
              </w:rPr>
              <w:t>(DN)</w:t>
            </w:r>
            <w:r w:rsidR="00B052E6" w:rsidRPr="00595E88">
              <w:rPr>
                <w:rFonts w:ascii="Times New Roman" w:hAnsi="Times New Roman" w:cs="Times New Roman"/>
                <w:b w:val="0"/>
              </w:rPr>
              <w:t xml:space="preserve"> [All Fields] </w:t>
            </w:r>
            <w:r w:rsidRPr="00595E88">
              <w:rPr>
                <w:rFonts w:ascii="Times New Roman" w:hAnsi="Times New Roman" w:cs="Times New Roman"/>
                <w:b w:val="0"/>
              </w:rPr>
              <w:t>OR</w:t>
            </w:r>
            <w:r w:rsidR="00B052E6" w:rsidRPr="00595E88">
              <w:rPr>
                <w:rFonts w:ascii="Times New Roman" w:hAnsi="Times New Roman" w:cs="Times New Roman"/>
                <w:b w:val="0"/>
              </w:rPr>
              <w:t xml:space="preserve"> </w:t>
            </w:r>
            <w:r w:rsidRPr="00595E88">
              <w:rPr>
                <w:rFonts w:ascii="Times New Roman" w:hAnsi="Times New Roman" w:cs="Times New Roman"/>
                <w:b w:val="0"/>
              </w:rPr>
              <w:t>(DKD)</w:t>
            </w:r>
            <w:r w:rsidR="00B052E6" w:rsidRPr="00595E88">
              <w:rPr>
                <w:rFonts w:ascii="Times New Roman" w:hAnsi="Times New Roman" w:cs="Times New Roman"/>
                <w:b w:val="0"/>
              </w:rPr>
              <w:t xml:space="preserve"> [All Fields] </w:t>
            </w:r>
            <w:r w:rsidRPr="00595E88">
              <w:rPr>
                <w:rFonts w:ascii="Times New Roman" w:hAnsi="Times New Roman" w:cs="Times New Roman"/>
                <w:b w:val="0"/>
              </w:rPr>
              <w:t>OR</w:t>
            </w:r>
            <w:r w:rsidR="00B052E6" w:rsidRPr="00595E88">
              <w:rPr>
                <w:rFonts w:ascii="Times New Roman" w:hAnsi="Times New Roman" w:cs="Times New Roman"/>
                <w:b w:val="0"/>
              </w:rPr>
              <w:t xml:space="preserve"> </w:t>
            </w:r>
            <w:r w:rsidRPr="00595E88">
              <w:rPr>
                <w:rFonts w:ascii="Times New Roman" w:hAnsi="Times New Roman" w:cs="Times New Roman"/>
                <w:b w:val="0"/>
              </w:rPr>
              <w:t>(diabetic kidney diseases)</w:t>
            </w:r>
            <w:r w:rsidR="00B052E6" w:rsidRPr="00595E88">
              <w:rPr>
                <w:rFonts w:ascii="Times New Roman" w:hAnsi="Times New Roman" w:cs="Times New Roman"/>
                <w:b w:val="0"/>
              </w:rPr>
              <w:t xml:space="preserve"> [All Fields]</w:t>
            </w:r>
            <w:r w:rsidRPr="00595E88">
              <w:rPr>
                <w:rFonts w:ascii="Times New Roman" w:hAnsi="Times New Roman" w:cs="Times New Roman"/>
                <w:b w:val="0"/>
              </w:rPr>
              <w:t>)</w:t>
            </w:r>
          </w:p>
        </w:tc>
        <w:tc>
          <w:tcPr>
            <w:tcW w:w="870" w:type="dxa"/>
          </w:tcPr>
          <w:p w14:paraId="3BD4BB99" w14:textId="54933EE6"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9</w:t>
            </w:r>
          </w:p>
        </w:tc>
      </w:tr>
      <w:tr w:rsidR="00D824CE" w:rsidRPr="00595E88" w14:paraId="389F565D"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52912C5B" w14:textId="402D27CC"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Faecalibacterium</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265F7F32" w14:textId="44A0C9F9"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5</w:t>
            </w:r>
          </w:p>
        </w:tc>
      </w:tr>
      <w:tr w:rsidR="00D824CE" w:rsidRPr="00595E88" w14:paraId="2A713778"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53C10646" w14:textId="3EFDAF9A" w:rsidR="00E32D8E" w:rsidRPr="00595E88" w:rsidRDefault="00A82DF0">
            <w:pPr>
              <w:rPr>
                <w:rFonts w:ascii="Times New Roman" w:hAnsi="Times New Roman" w:cs="Times New Roman"/>
                <w:b w:val="0"/>
              </w:rPr>
            </w:pPr>
            <w:r w:rsidRPr="00595E88">
              <w:rPr>
                <w:rFonts w:ascii="Times New Roman" w:hAnsi="Times New Roman" w:cs="Times New Roman"/>
                <w:b w:val="0"/>
              </w:rPr>
              <w:t>(Pseudomona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2F1A9920" w14:textId="6CF1614D"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03</w:t>
            </w:r>
          </w:p>
        </w:tc>
      </w:tr>
      <w:tr w:rsidR="00D824CE" w:rsidRPr="00595E88" w14:paraId="6038CFD0"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5469BE13" w14:textId="1F0C1692" w:rsidR="00E32D8E" w:rsidRPr="00595E88" w:rsidRDefault="00A82DF0">
            <w:pPr>
              <w:rPr>
                <w:rFonts w:ascii="Times New Roman" w:hAnsi="Times New Roman" w:cs="Times New Roman"/>
                <w:b w:val="0"/>
              </w:rPr>
            </w:pPr>
            <w:r w:rsidRPr="00595E88">
              <w:rPr>
                <w:rFonts w:ascii="Times New Roman" w:hAnsi="Times New Roman" w:cs="Times New Roman"/>
                <w:b w:val="0"/>
              </w:rPr>
              <w:t>(Eu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77ADC3AE" w14:textId="780A3379"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w:t>
            </w:r>
          </w:p>
        </w:tc>
      </w:tr>
      <w:tr w:rsidR="00D824CE" w:rsidRPr="00595E88" w14:paraId="48F767D7"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E894416" w14:textId="510D107C" w:rsidR="00E32D8E" w:rsidRPr="00595E88" w:rsidRDefault="00A82DF0">
            <w:pPr>
              <w:rPr>
                <w:rFonts w:ascii="Times New Roman" w:hAnsi="Times New Roman" w:cs="Times New Roman"/>
                <w:b w:val="0"/>
              </w:rPr>
            </w:pPr>
            <w:r w:rsidRPr="00595E88">
              <w:rPr>
                <w:rFonts w:ascii="Times New Roman" w:hAnsi="Times New Roman" w:cs="Times New Roman"/>
                <w:b w:val="0"/>
              </w:rPr>
              <w:t>(Parabacteroides</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w:t>
            </w:r>
            <w:r w:rsidR="00B052E6" w:rsidRPr="00595E88">
              <w:rPr>
                <w:rFonts w:ascii="Times New Roman" w:hAnsi="Times New Roman" w:cs="Times New Roman"/>
                <w:b w:val="0"/>
              </w:rPr>
              <w:lastRenderedPageBreak/>
              <w:t>OR (DN) [All Fields] OR (DKD) [All Fields] OR (diabetic kidney diseases) [All Fields])</w:t>
            </w:r>
          </w:p>
        </w:tc>
        <w:tc>
          <w:tcPr>
            <w:tcW w:w="870" w:type="dxa"/>
          </w:tcPr>
          <w:p w14:paraId="730604EA" w14:textId="1AE3F1A8"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lastRenderedPageBreak/>
              <w:t>2</w:t>
            </w:r>
          </w:p>
        </w:tc>
      </w:tr>
      <w:tr w:rsidR="00D824CE" w:rsidRPr="00595E88" w14:paraId="5802A00F"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56576D0F" w14:textId="58839630"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Alistipe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72FFBD00" w14:textId="5F0D6646"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r>
      <w:tr w:rsidR="00D824CE" w:rsidRPr="00595E88" w14:paraId="642F5AC4" w14:textId="77777777" w:rsidTr="00D8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0" w:type="dxa"/>
          </w:tcPr>
          <w:p w14:paraId="77C35169" w14:textId="7A55375C" w:rsidR="00E32D8E" w:rsidRPr="00595E88" w:rsidRDefault="00A82DF0">
            <w:pPr>
              <w:rPr>
                <w:rFonts w:ascii="Times New Roman" w:hAnsi="Times New Roman" w:cs="Times New Roman"/>
                <w:b w:val="0"/>
              </w:rPr>
            </w:pPr>
            <w:r w:rsidRPr="00595E88">
              <w:rPr>
                <w:rFonts w:ascii="Times New Roman" w:hAnsi="Times New Roman" w:cs="Times New Roman"/>
                <w:b w:val="0"/>
              </w:rPr>
              <w:t>(</w:t>
            </w:r>
            <w:proofErr w:type="spellStart"/>
            <w:r w:rsidRPr="00595E88">
              <w:rPr>
                <w:rFonts w:ascii="Times New Roman" w:hAnsi="Times New Roman" w:cs="Times New Roman"/>
                <w:b w:val="0"/>
              </w:rPr>
              <w:t>Ruminococcus</w:t>
            </w:r>
            <w:proofErr w:type="spellEnd"/>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1B1733EA" w14:textId="73D7A53A" w:rsidR="00E32D8E" w:rsidRPr="00595E88" w:rsidRDefault="00A82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r>
      <w:tr w:rsidR="00D824CE" w:rsidRPr="00595E88" w14:paraId="66167E62" w14:textId="77777777" w:rsidTr="00D824CE">
        <w:tc>
          <w:tcPr>
            <w:cnfStyle w:val="001000000000" w:firstRow="0" w:lastRow="0" w:firstColumn="1" w:lastColumn="0" w:oddVBand="0" w:evenVBand="0" w:oddHBand="0" w:evenHBand="0" w:firstRowFirstColumn="0" w:firstRowLastColumn="0" w:lastRowFirstColumn="0" w:lastRowLastColumn="0"/>
            <w:tcW w:w="7430" w:type="dxa"/>
          </w:tcPr>
          <w:p w14:paraId="07BA0B57" w14:textId="69D4E6ED" w:rsidR="00E32D8E" w:rsidRPr="00595E88" w:rsidRDefault="00A82DF0">
            <w:pPr>
              <w:rPr>
                <w:rFonts w:ascii="Times New Roman" w:hAnsi="Times New Roman" w:cs="Times New Roman"/>
                <w:b w:val="0"/>
              </w:rPr>
            </w:pPr>
            <w:r w:rsidRPr="00595E88">
              <w:rPr>
                <w:rFonts w:ascii="Times New Roman" w:hAnsi="Times New Roman" w:cs="Times New Roman"/>
                <w:b w:val="0"/>
              </w:rPr>
              <w:t>(Bifidobacterium</w:t>
            </w:r>
            <w:r w:rsidR="003E3FA2" w:rsidRPr="00595E88">
              <w:rPr>
                <w:rFonts w:ascii="Times New Roman" w:hAnsi="Times New Roman" w:cs="Times New Roman"/>
                <w:b w:val="0"/>
              </w:rPr>
              <w:t>) [All Fields]</w:t>
            </w:r>
            <w:r w:rsidRPr="00595E88">
              <w:rPr>
                <w:rFonts w:ascii="Times New Roman" w:hAnsi="Times New Roman" w:cs="Times New Roman"/>
                <w:b w:val="0"/>
              </w:rPr>
              <w:t xml:space="preserve"> AND</w:t>
            </w:r>
            <w:r w:rsidR="00B052E6" w:rsidRPr="00595E88">
              <w:rPr>
                <w:rFonts w:ascii="Times New Roman" w:hAnsi="Times New Roman" w:cs="Times New Roman"/>
                <w:b w:val="0"/>
              </w:rPr>
              <w:t xml:space="preserve"> ((Diabetic nephropathy) [All Fields] OR (DN) [All Fields] OR (DKD) [All Fields] OR (diabetic kidney diseases) [All Fields])</w:t>
            </w:r>
          </w:p>
        </w:tc>
        <w:tc>
          <w:tcPr>
            <w:tcW w:w="870" w:type="dxa"/>
          </w:tcPr>
          <w:p w14:paraId="0751BEEF" w14:textId="6623BB85" w:rsidR="00E32D8E" w:rsidRPr="00595E88" w:rsidRDefault="00A82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66</w:t>
            </w:r>
          </w:p>
        </w:tc>
      </w:tr>
    </w:tbl>
    <w:p w14:paraId="6C7D78A5" w14:textId="77777777" w:rsidR="005C6E9A" w:rsidRPr="00595E88" w:rsidRDefault="005C6E9A" w:rsidP="00A45A4F">
      <w:pPr>
        <w:rPr>
          <w:rFonts w:ascii="Times New Roman" w:hAnsi="Times New Roman" w:cs="Times New Roman"/>
        </w:rPr>
      </w:pPr>
    </w:p>
    <w:p w14:paraId="3F054722" w14:textId="731ABDB9" w:rsidR="00A45A4F" w:rsidRPr="00595E88" w:rsidRDefault="00A45A4F" w:rsidP="00A45A4F">
      <w:pPr>
        <w:rPr>
          <w:rFonts w:ascii="Times New Roman" w:hAnsi="Times New Roman" w:cs="Times New Roman"/>
        </w:rPr>
      </w:pPr>
      <w:r w:rsidRPr="00595E88">
        <w:rPr>
          <w:rFonts w:ascii="Times New Roman" w:hAnsi="Times New Roman" w:cs="Times New Roman"/>
        </w:rPr>
        <w:t>Supplementary Table 2:</w:t>
      </w:r>
    </w:p>
    <w:p w14:paraId="07FB7236" w14:textId="411679D9" w:rsidR="00A324C1" w:rsidRPr="00595E88" w:rsidRDefault="0060310E">
      <w:pPr>
        <w:rPr>
          <w:rFonts w:ascii="Times New Roman" w:hAnsi="Times New Roman" w:cs="Times New Roman"/>
        </w:rPr>
      </w:pPr>
      <w:r w:rsidRPr="00595E88">
        <w:rPr>
          <w:rFonts w:ascii="Times New Roman" w:hAnsi="Times New Roman" w:cs="Times New Roman"/>
          <w:lang w:eastAsia="zh-Hans"/>
        </w:rPr>
        <w:t>Comparison</w:t>
      </w:r>
      <w:r w:rsidRPr="00595E88">
        <w:rPr>
          <w:rFonts w:ascii="Times New Roman" w:hAnsi="Times New Roman" w:cs="Times New Roman"/>
        </w:rPr>
        <w:t xml:space="preserve"> of gut bacteria between </w:t>
      </w:r>
      <w:r w:rsidRPr="00595E88">
        <w:rPr>
          <w:rFonts w:ascii="Times New Roman" w:hAnsi="Times New Roman" w:cs="Times New Roman"/>
          <w:lang w:eastAsia="zh-Hans"/>
        </w:rPr>
        <w:t>patients with</w:t>
      </w:r>
      <w:r w:rsidRPr="00595E88">
        <w:rPr>
          <w:rFonts w:ascii="Times New Roman" w:hAnsi="Times New Roman" w:cs="Times New Roman"/>
        </w:rPr>
        <w:t xml:space="preserve"> kidney diseases and healthy </w:t>
      </w:r>
      <w:r w:rsidRPr="00595E88">
        <w:rPr>
          <w:rFonts w:ascii="Times New Roman" w:hAnsi="Times New Roman" w:cs="Times New Roman"/>
          <w:lang w:eastAsia="zh-Hans"/>
        </w:rPr>
        <w:t>controls at the genus level</w:t>
      </w:r>
    </w:p>
    <w:tbl>
      <w:tblPr>
        <w:tblStyle w:val="2"/>
        <w:tblW w:w="0" w:type="auto"/>
        <w:tblLook w:val="04A0" w:firstRow="1" w:lastRow="0" w:firstColumn="1" w:lastColumn="0" w:noHBand="0" w:noVBand="1"/>
      </w:tblPr>
      <w:tblGrid>
        <w:gridCol w:w="1869"/>
        <w:gridCol w:w="503"/>
        <w:gridCol w:w="1019"/>
        <w:gridCol w:w="505"/>
        <w:gridCol w:w="1195"/>
        <w:gridCol w:w="336"/>
        <w:gridCol w:w="1159"/>
        <w:gridCol w:w="724"/>
        <w:gridCol w:w="990"/>
      </w:tblGrid>
      <w:tr w:rsidR="003B0BE5" w:rsidRPr="00595E88" w14:paraId="411DC358" w14:textId="6747C9FD" w:rsidTr="008B31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vMerge w:val="restart"/>
          </w:tcPr>
          <w:p w14:paraId="4DA7DC88" w14:textId="16938E7A" w:rsidR="00901FD6" w:rsidRPr="00595E88" w:rsidRDefault="00901FD6">
            <w:pPr>
              <w:rPr>
                <w:rFonts w:ascii="Times New Roman" w:hAnsi="Times New Roman" w:cs="Times New Roman"/>
                <w:b w:val="0"/>
              </w:rPr>
            </w:pPr>
            <w:r w:rsidRPr="00595E88">
              <w:rPr>
                <w:rFonts w:ascii="Times New Roman" w:hAnsi="Times New Roman" w:cs="Times New Roman"/>
                <w:b w:val="0"/>
              </w:rPr>
              <w:t>Genus</w:t>
            </w:r>
          </w:p>
        </w:tc>
        <w:tc>
          <w:tcPr>
            <w:tcW w:w="1567" w:type="dxa"/>
            <w:gridSpan w:val="2"/>
          </w:tcPr>
          <w:p w14:paraId="6D39C38B" w14:textId="6B0B52CC" w:rsidR="00901FD6" w:rsidRPr="00595E88" w:rsidRDefault="00901F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95E88">
              <w:rPr>
                <w:rFonts w:ascii="Times New Roman" w:hAnsi="Times New Roman" w:cs="Times New Roman"/>
                <w:b w:val="0"/>
              </w:rPr>
              <w:t>Significant higher in CKD</w:t>
            </w:r>
          </w:p>
        </w:tc>
        <w:tc>
          <w:tcPr>
            <w:tcW w:w="1785" w:type="dxa"/>
            <w:gridSpan w:val="2"/>
          </w:tcPr>
          <w:p w14:paraId="5BEAF56F" w14:textId="4E40BAAF" w:rsidR="00901FD6" w:rsidRPr="00595E88" w:rsidRDefault="00901F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95E88">
              <w:rPr>
                <w:rFonts w:ascii="Times New Roman" w:eastAsia="Times New Roman Regular" w:hAnsi="Times New Roman" w:cs="Times New Roman"/>
                <w:b w:val="0"/>
                <w:color w:val="000000"/>
                <w:lang w:eastAsia="zh-Hans"/>
              </w:rPr>
              <w:t>Significant lower or no difference in CKD</w:t>
            </w:r>
          </w:p>
        </w:tc>
        <w:tc>
          <w:tcPr>
            <w:tcW w:w="1529" w:type="dxa"/>
            <w:gridSpan w:val="2"/>
          </w:tcPr>
          <w:p w14:paraId="44F68A20" w14:textId="5D814D5E" w:rsidR="00901FD6" w:rsidRPr="00595E88" w:rsidRDefault="00901F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95E88">
              <w:rPr>
                <w:rFonts w:ascii="Times New Roman" w:hAnsi="Times New Roman" w:cs="Times New Roman"/>
                <w:b w:val="0"/>
              </w:rPr>
              <w:t xml:space="preserve">Significant higher in </w:t>
            </w:r>
            <w:proofErr w:type="spellStart"/>
            <w:r w:rsidRPr="00595E88">
              <w:rPr>
                <w:rFonts w:ascii="Times New Roman" w:hAnsi="Times New Roman" w:cs="Times New Roman"/>
                <w:b w:val="0"/>
              </w:rPr>
              <w:t>IgAN</w:t>
            </w:r>
            <w:proofErr w:type="spellEnd"/>
          </w:p>
        </w:tc>
        <w:tc>
          <w:tcPr>
            <w:tcW w:w="1757" w:type="dxa"/>
            <w:gridSpan w:val="2"/>
          </w:tcPr>
          <w:p w14:paraId="481CE479" w14:textId="2EC209F0" w:rsidR="00901FD6" w:rsidRPr="00595E88" w:rsidRDefault="00901F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95E88">
              <w:rPr>
                <w:rFonts w:ascii="Times New Roman" w:eastAsia="Times New Roman Regular" w:hAnsi="Times New Roman" w:cs="Times New Roman"/>
                <w:b w:val="0"/>
                <w:color w:val="000000"/>
                <w:lang w:eastAsia="zh-Hans"/>
              </w:rPr>
              <w:t xml:space="preserve">Significant lower or no difference in </w:t>
            </w:r>
            <w:proofErr w:type="spellStart"/>
            <w:r w:rsidRPr="00595E88">
              <w:rPr>
                <w:rFonts w:ascii="Times New Roman" w:eastAsia="Times New Roman Regular" w:hAnsi="Times New Roman" w:cs="Times New Roman"/>
                <w:b w:val="0"/>
                <w:color w:val="000000"/>
              </w:rPr>
              <w:t>IgAN</w:t>
            </w:r>
            <w:proofErr w:type="spellEnd"/>
          </w:p>
        </w:tc>
      </w:tr>
      <w:tr w:rsidR="003B0BE5" w:rsidRPr="00595E88" w14:paraId="077B3F63" w14:textId="1775CF93"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vMerge/>
          </w:tcPr>
          <w:p w14:paraId="2DDBD904" w14:textId="77777777" w:rsidR="00901FD6" w:rsidRPr="00595E88" w:rsidRDefault="00901FD6">
            <w:pPr>
              <w:rPr>
                <w:rFonts w:ascii="Times New Roman" w:hAnsi="Times New Roman" w:cs="Times New Roman"/>
                <w:b w:val="0"/>
              </w:rPr>
            </w:pPr>
          </w:p>
        </w:tc>
        <w:tc>
          <w:tcPr>
            <w:tcW w:w="542" w:type="dxa"/>
          </w:tcPr>
          <w:p w14:paraId="66214452" w14:textId="2075E9D3"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025" w:type="dxa"/>
          </w:tcPr>
          <w:p w14:paraId="2546DDC6" w14:textId="53F44306"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543" w:type="dxa"/>
          </w:tcPr>
          <w:p w14:paraId="2AB6C28F" w14:textId="73358620"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242" w:type="dxa"/>
          </w:tcPr>
          <w:p w14:paraId="4052A252" w14:textId="676764C5"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332" w:type="dxa"/>
          </w:tcPr>
          <w:p w14:paraId="3D29EA5F" w14:textId="4CB9AC4C"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197" w:type="dxa"/>
          </w:tcPr>
          <w:p w14:paraId="0C111C66" w14:textId="0A13C870"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813" w:type="dxa"/>
          </w:tcPr>
          <w:p w14:paraId="0AEA2FA2" w14:textId="513A2B70"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944" w:type="dxa"/>
          </w:tcPr>
          <w:p w14:paraId="1DA8F72C" w14:textId="3FA14520" w:rsidR="00901FD6" w:rsidRPr="00595E88" w:rsidRDefault="00901F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r>
      <w:tr w:rsidR="003B0BE5" w:rsidRPr="00595E88" w14:paraId="22A7CA4C" w14:textId="761F125F" w:rsidTr="00020A8B">
        <w:tc>
          <w:tcPr>
            <w:cnfStyle w:val="001000000000" w:firstRow="0" w:lastRow="0" w:firstColumn="1" w:lastColumn="0" w:oddVBand="0" w:evenVBand="0" w:oddHBand="0" w:evenHBand="0" w:firstRowFirstColumn="0" w:firstRowLastColumn="0" w:lastRowFirstColumn="0" w:lastRowLastColumn="0"/>
            <w:tcW w:w="1662" w:type="dxa"/>
          </w:tcPr>
          <w:p w14:paraId="1E3B73A3" w14:textId="1A8A443A" w:rsidR="00901FD6" w:rsidRPr="00595E88" w:rsidRDefault="00901FD6">
            <w:pPr>
              <w:rPr>
                <w:rFonts w:ascii="Times New Roman" w:hAnsi="Times New Roman" w:cs="Times New Roman"/>
                <w:b w:val="0"/>
              </w:rPr>
            </w:pPr>
            <w:r w:rsidRPr="00595E88">
              <w:rPr>
                <w:rFonts w:ascii="Times New Roman" w:hAnsi="Times New Roman" w:cs="Times New Roman"/>
                <w:b w:val="0"/>
              </w:rPr>
              <w:t>Bacteroides</w:t>
            </w:r>
          </w:p>
        </w:tc>
        <w:tc>
          <w:tcPr>
            <w:tcW w:w="542" w:type="dxa"/>
          </w:tcPr>
          <w:p w14:paraId="69CFF04E" w14:textId="74505443"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8</w:t>
            </w:r>
          </w:p>
        </w:tc>
        <w:tc>
          <w:tcPr>
            <w:tcW w:w="1025" w:type="dxa"/>
          </w:tcPr>
          <w:p w14:paraId="6942D419" w14:textId="6A4BF79E" w:rsidR="00901FD6" w:rsidRPr="00595E88" w:rsidRDefault="00E45DC6" w:rsidP="00E45D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YXRvPC9BdXRob3I+PFllYXI+MjAyMTwvWWVhcj48UmVj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Q2l0ZT48QXV0aG9yPlNoaXZhbmk8L0F1dGhvcj48WWVhcj4yMDIyPC9ZZWFy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U1NTgxMDI8L2FjY2Vz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</w:fldData>
              </w:fldChar>
            </w:r>
            <w:r w:rsidR="00595E88" w:rsidRPr="00595E88">
              <w:rPr>
                <w:rFonts w:ascii="Times New Roman" w:hAnsi="Times New Roman" w:cs="Times New Roman"/>
              </w:rPr>
              <w:instrText xml:space="preserve"> ADDIN EN.CITE </w:instrText>
            </w:r>
            <w:r w:rsidR="00595E88" w:rsidRPr="00595E88">
              <w:rPr>
                <w:rFonts w:ascii="Times New Roman" w:hAnsi="Times New Roman" w:cs="Times New Roman"/>
              </w:rPr>
              <w:fldChar w:fldCharType="begin">
                <w:fldData xml:space="preserve">PEVuZE5vdGU+PENpdGU+PEF1dGhvcj5TYXRvPC9BdXRob3I+PFllYXI+MjAyMTwvWWVhcj48UmVj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Q2l0ZT48QXV0aG9yPlNoaXZhbmk8L0F1dGhvcj48WWVhcj4yMDIyPC9ZZWFy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U1NTgxMDI8L2FjY2Vz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</w:fldData>
              </w:fldChar>
            </w:r>
            <w:r w:rsidR="00595E88" w:rsidRPr="00595E88">
              <w:rPr>
                <w:rFonts w:ascii="Times New Roman" w:hAnsi="Times New Roman" w:cs="Times New Roman"/>
              </w:rPr>
              <w:instrText xml:space="preserve"> ADDIN EN.CITE.DATA </w:instrText>
            </w:r>
            <w:r w:rsidR="00595E88" w:rsidRPr="00595E88">
              <w:rPr>
                <w:rFonts w:ascii="Times New Roman" w:hAnsi="Times New Roman" w:cs="Times New Roman"/>
              </w:rPr>
            </w:r>
            <w:r w:rsidR="00595E88" w:rsidRPr="00595E88">
              <w:rPr>
                <w:rFonts w:ascii="Times New Roman" w:hAnsi="Times New Roman" w:cs="Times New Roman"/>
              </w:rPr>
              <w:fldChar w:fldCharType="end"/>
            </w:r>
            <w:r w:rsidRPr="00595E88">
              <w:rPr>
                <w:rFonts w:ascii="Times New Roman" w:hAnsi="Times New Roman" w:cs="Times New Roman"/>
              </w:rPr>
              <w:fldChar w:fldCharType="separate"/>
            </w:r>
            <w:r w:rsidRPr="00595E88">
              <w:rPr>
                <w:rFonts w:ascii="Times New Roman" w:hAnsi="Times New Roman" w:cs="Times New Roman"/>
                <w:noProof/>
              </w:rPr>
              <w:t>[1-8]</w:t>
            </w:r>
            <w:r w:rsidRPr="00595E88">
              <w:rPr>
                <w:rFonts w:ascii="Times New Roman" w:hAnsi="Times New Roman" w:cs="Times New Roman"/>
              </w:rPr>
              <w:fldChar w:fldCharType="end"/>
            </w:r>
          </w:p>
        </w:tc>
        <w:tc>
          <w:tcPr>
            <w:tcW w:w="543" w:type="dxa"/>
          </w:tcPr>
          <w:p w14:paraId="43CFB546" w14:textId="48BD8ADF"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c>
          <w:tcPr>
            <w:tcW w:w="1242" w:type="dxa"/>
          </w:tcPr>
          <w:p w14:paraId="126A1161" w14:textId="2A4D2AE2" w:rsidR="00901FD6" w:rsidRPr="00595E88" w:rsidRDefault="00FD3458" w:rsidP="00E45D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XdTwvQXV0aG9yPjxZZWFyPjIwMjA8L1llYXI+PFJlY051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</w:fldData>
              </w:fldChar>
            </w:r>
            <w:r w:rsidR="00E45DC6" w:rsidRPr="00595E88">
              <w:rPr>
                <w:rFonts w:ascii="Times New Roman" w:hAnsi="Times New Roman" w:cs="Times New Roman"/>
              </w:rPr>
              <w:instrText xml:space="preserve"> ADDIN EN.CITE </w:instrText>
            </w:r>
            <w:r w:rsidR="00E45DC6" w:rsidRPr="00595E88">
              <w:rPr>
                <w:rFonts w:ascii="Times New Roman" w:hAnsi="Times New Roman" w:cs="Times New Roman"/>
              </w:rPr>
              <w:fldChar w:fldCharType="begin">
                <w:fldData xml:space="preserve">PEVuZE5vdGU+PENpdGU+PEF1dGhvcj5XdTwvQXV0aG9yPjxZZWFyPjIwMjA8L1llYXI+PFJlY051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</w:fldData>
              </w:fldChar>
            </w:r>
            <w:r w:rsidR="00E45DC6" w:rsidRPr="00595E88">
              <w:rPr>
                <w:rFonts w:ascii="Times New Roman" w:hAnsi="Times New Roman" w:cs="Times New Roman"/>
              </w:rPr>
              <w:instrText xml:space="preserve"> ADDIN EN.CITE.DATA </w:instrText>
            </w:r>
            <w:r w:rsidR="00E45DC6" w:rsidRPr="00595E88">
              <w:rPr>
                <w:rFonts w:ascii="Times New Roman" w:hAnsi="Times New Roman" w:cs="Times New Roman"/>
              </w:rPr>
            </w:r>
            <w:r w:rsidR="00E45DC6"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00E45DC6" w:rsidRPr="00595E88">
              <w:rPr>
                <w:rFonts w:ascii="Times New Roman" w:hAnsi="Times New Roman" w:cs="Times New Roman"/>
                <w:noProof/>
              </w:rPr>
              <w:t>[9-12]</w:t>
            </w:r>
            <w:r w:rsidRPr="00595E88">
              <w:rPr>
                <w:rFonts w:ascii="Times New Roman" w:hAnsi="Times New Roman" w:cs="Times New Roman"/>
              </w:rPr>
              <w:fldChar w:fldCharType="end"/>
            </w:r>
          </w:p>
        </w:tc>
        <w:tc>
          <w:tcPr>
            <w:tcW w:w="332" w:type="dxa"/>
          </w:tcPr>
          <w:p w14:paraId="0A296CA4" w14:textId="7C7878DD" w:rsidR="00901FD6" w:rsidRPr="00595E88" w:rsidRDefault="00F10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197" w:type="dxa"/>
          </w:tcPr>
          <w:p w14:paraId="72397E1B" w14:textId="16D760D4" w:rsidR="00901FD6" w:rsidRPr="00595E88" w:rsidRDefault="00C65931" w:rsidP="00C659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aGFoPC9BdXRob3I+PFllYXI+MjAyMTwvWWVhcj48UmVj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aGFoPC9BdXRob3I+PFllYXI+MjAyMTwvWWVhcj48UmVj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 14]</w:t>
            </w:r>
            <w:r w:rsidRPr="00595E88">
              <w:rPr>
                <w:rFonts w:ascii="Times New Roman" w:hAnsi="Times New Roman" w:cs="Times New Roman"/>
              </w:rPr>
              <w:fldChar w:fldCharType="end"/>
            </w:r>
          </w:p>
        </w:tc>
        <w:tc>
          <w:tcPr>
            <w:tcW w:w="813" w:type="dxa"/>
          </w:tcPr>
          <w:p w14:paraId="7EE24268" w14:textId="34C1B96A" w:rsidR="00901FD6" w:rsidRPr="00595E88" w:rsidRDefault="00F10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944" w:type="dxa"/>
          </w:tcPr>
          <w:p w14:paraId="2110B9FA" w14:textId="687466DC" w:rsidR="00901FD6" w:rsidRPr="00595E88" w:rsidRDefault="00C65931" w:rsidP="00C659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XdTwvQXV0aG9yPjxZZWFyPjIwMjE8L1llYXI+PFJlY051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XdTwvQXV0aG9yPjxZZWFyPjIwMjE8L1llYXI+PFJlY051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5, 16]</w:t>
            </w:r>
            <w:r w:rsidRPr="00595E88">
              <w:rPr>
                <w:rFonts w:ascii="Times New Roman" w:hAnsi="Times New Roman" w:cs="Times New Roman"/>
              </w:rPr>
              <w:fldChar w:fldCharType="end"/>
            </w:r>
          </w:p>
        </w:tc>
      </w:tr>
      <w:tr w:rsidR="003B0BE5" w:rsidRPr="00595E88" w14:paraId="6572EB22" w14:textId="19BB823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A087C16" w14:textId="2EDA41DD" w:rsidR="00901FD6" w:rsidRPr="00595E88" w:rsidRDefault="00901FD6">
            <w:pPr>
              <w:rPr>
                <w:rFonts w:ascii="Times New Roman" w:hAnsi="Times New Roman" w:cs="Times New Roman"/>
                <w:b w:val="0"/>
              </w:rPr>
            </w:pPr>
            <w:proofErr w:type="spellStart"/>
            <w:r w:rsidRPr="00595E88">
              <w:rPr>
                <w:rFonts w:ascii="Times New Roman" w:hAnsi="Times New Roman" w:cs="Times New Roman"/>
                <w:b w:val="0"/>
              </w:rPr>
              <w:t>Faecalibacterium</w:t>
            </w:r>
            <w:proofErr w:type="spellEnd"/>
          </w:p>
        </w:tc>
        <w:tc>
          <w:tcPr>
            <w:tcW w:w="542" w:type="dxa"/>
          </w:tcPr>
          <w:p w14:paraId="528D0D7D" w14:textId="2A8562A8"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025" w:type="dxa"/>
          </w:tcPr>
          <w:p w14:paraId="084B68C7" w14:textId="20BE0513" w:rsidR="00901FD6" w:rsidRPr="00595E88" w:rsidRDefault="00E45DC6"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NYXJnaW90dGE8L0F1dGhvcj48WWVhcj4yMDIwPC9ZZWFy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==
</w:fldData>
              </w:fldChar>
            </w:r>
            <w:r w:rsidR="00C65931" w:rsidRPr="00595E88">
              <w:rPr>
                <w:rFonts w:ascii="Times New Roman" w:hAnsi="Times New Roman" w:cs="Times New Roman"/>
              </w:rPr>
              <w:instrText xml:space="preserve"> ADDIN EN.CITE </w:instrText>
            </w:r>
            <w:r w:rsidR="00C65931" w:rsidRPr="00595E88">
              <w:rPr>
                <w:rFonts w:ascii="Times New Roman" w:hAnsi="Times New Roman" w:cs="Times New Roman"/>
              </w:rPr>
              <w:fldChar w:fldCharType="begin">
                <w:fldData xml:space="preserve">PEVuZE5vdGU+PENpdGU+PEF1dGhvcj5NYXJnaW90dGE8L0F1dGhvcj48WWVhcj4yMDIwPC9ZZWFy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==
</w:fldData>
              </w:fldChar>
            </w:r>
            <w:r w:rsidR="00C65931" w:rsidRPr="00595E88">
              <w:rPr>
                <w:rFonts w:ascii="Times New Roman" w:hAnsi="Times New Roman" w:cs="Times New Roman"/>
              </w:rPr>
              <w:instrText xml:space="preserve"> ADDIN EN.CITE.DATA </w:instrText>
            </w:r>
            <w:r w:rsidR="00C65931" w:rsidRPr="00595E88">
              <w:rPr>
                <w:rFonts w:ascii="Times New Roman" w:hAnsi="Times New Roman" w:cs="Times New Roman"/>
              </w:rPr>
            </w:r>
            <w:r w:rsidR="00C65931"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00C65931" w:rsidRPr="00595E88">
              <w:rPr>
                <w:rFonts w:ascii="Times New Roman" w:hAnsi="Times New Roman" w:cs="Times New Roman"/>
                <w:noProof/>
              </w:rPr>
              <w:t>[17]</w:t>
            </w:r>
            <w:r w:rsidRPr="00595E88">
              <w:rPr>
                <w:rFonts w:ascii="Times New Roman" w:hAnsi="Times New Roman" w:cs="Times New Roman"/>
              </w:rPr>
              <w:fldChar w:fldCharType="end"/>
            </w:r>
          </w:p>
        </w:tc>
        <w:tc>
          <w:tcPr>
            <w:tcW w:w="543" w:type="dxa"/>
          </w:tcPr>
          <w:p w14:paraId="4FFF5124" w14:textId="5A26921C"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8</w:t>
            </w:r>
          </w:p>
        </w:tc>
        <w:tc>
          <w:tcPr>
            <w:tcW w:w="1242" w:type="dxa"/>
          </w:tcPr>
          <w:p w14:paraId="10D8AA6C" w14:textId="0F447575" w:rsidR="00901FD6" w:rsidRPr="00595E88" w:rsidRDefault="00E45DC6"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HdWlyb25nPC9BdXRob3I+PFllYXI+MjAxODwvWWVhcj48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</w:fldData>
              </w:fldChar>
            </w:r>
            <w:r w:rsidR="00595E88" w:rsidRPr="00595E88">
              <w:rPr>
                <w:rFonts w:ascii="Times New Roman" w:hAnsi="Times New Roman" w:cs="Times New Roman"/>
              </w:rPr>
              <w:instrText xml:space="preserve"> ADDIN EN.CITE </w:instrText>
            </w:r>
            <w:r w:rsidR="00595E88" w:rsidRPr="00595E88">
              <w:rPr>
                <w:rFonts w:ascii="Times New Roman" w:hAnsi="Times New Roman" w:cs="Times New Roman"/>
              </w:rPr>
              <w:fldChar w:fldCharType="begin">
                <w:fldData xml:space="preserve">PEVuZE5vdGU+PENpdGU+PEF1dGhvcj5HdWlyb25nPC9BdXRob3I+PFllYXI+MjAxODwvWWVhcj48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</w:fldData>
              </w:fldChar>
            </w:r>
            <w:r w:rsidR="00595E88" w:rsidRPr="00595E88">
              <w:rPr>
                <w:rFonts w:ascii="Times New Roman" w:hAnsi="Times New Roman" w:cs="Times New Roman"/>
              </w:rPr>
              <w:instrText xml:space="preserve"> ADDIN EN.CITE.DATA </w:instrText>
            </w:r>
            <w:r w:rsidR="00595E88" w:rsidRPr="00595E88">
              <w:rPr>
                <w:rFonts w:ascii="Times New Roman" w:hAnsi="Times New Roman" w:cs="Times New Roman"/>
              </w:rPr>
            </w:r>
            <w:r w:rsidR="00595E88" w:rsidRPr="00595E88">
              <w:rPr>
                <w:rFonts w:ascii="Times New Roman" w:hAnsi="Times New Roman" w:cs="Times New Roman"/>
              </w:rPr>
              <w:fldChar w:fldCharType="end"/>
            </w:r>
            <w:r w:rsidRPr="00595E88">
              <w:rPr>
                <w:rFonts w:ascii="Times New Roman" w:hAnsi="Times New Roman" w:cs="Times New Roman"/>
              </w:rPr>
              <w:fldChar w:fldCharType="separate"/>
            </w:r>
            <w:r w:rsidR="00C65931" w:rsidRPr="00595E88">
              <w:rPr>
                <w:rFonts w:ascii="Times New Roman" w:hAnsi="Times New Roman" w:cs="Times New Roman"/>
                <w:noProof/>
              </w:rPr>
              <w:t>[3, 4, 12, 18-21]</w:t>
            </w:r>
            <w:r w:rsidRPr="00595E88">
              <w:rPr>
                <w:rFonts w:ascii="Times New Roman" w:hAnsi="Times New Roman" w:cs="Times New Roman"/>
              </w:rPr>
              <w:fldChar w:fldCharType="end"/>
            </w:r>
          </w:p>
        </w:tc>
        <w:tc>
          <w:tcPr>
            <w:tcW w:w="332" w:type="dxa"/>
          </w:tcPr>
          <w:p w14:paraId="630EAAA1" w14:textId="06F2DD1F" w:rsidR="00901FD6" w:rsidRPr="00595E88" w:rsidRDefault="00F10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44B4C193" w14:textId="03AF817A" w:rsidR="00901FD6" w:rsidRPr="00595E88" w:rsidRDefault="00C65931"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r>
            <w:r w:rsidRPr="00595E88">
              <w:rPr>
                <w:rFonts w:ascii="Times New Roman" w:hAnsi="Times New Roman" w:cs="Times New Roman"/>
              </w:rPr>
              <w:instrText xml:space="preserve"> ADDIN EN.CITE &lt;EndNote&gt;&lt;Cite&gt;&lt;Author&gt;Wu&lt;/Author&gt;&lt;Year&gt;2021&lt;/Year&gt;&lt;RecNum&gt;1051&lt;/RecNum&gt;&lt;DisplayText&gt;[15]&lt;/DisplayText&gt;&lt;record&gt;&lt;rec-number&gt;1051&lt;/rec-number&gt;&lt;foreign-keys&gt;&lt;key app="EN" db-id="dzszrawtrfxvvter2d5p9pte2px5fdtwpv5d" timestamp="1660048311"&gt;1051&lt;/key&gt;&lt;/foreign-keys&gt;&lt;ref-type name="Journal Article"&gt;17&lt;/ref-type&gt;&lt;contributors&gt;&lt;authors&gt;&lt;author&gt;Wu, H.&lt;/author&gt;&lt;author&gt;Tang, D.&lt;/author&gt;&lt;author&gt;Zheng, F.&lt;/author&gt;&lt;author&gt;Li, S.&lt;/author&gt;&lt;author&gt;Zhang, X.&lt;/author&gt;&lt;author&gt;Yin, L.&lt;/author&gt;&lt;author&gt;Liu, F.&lt;/author&gt;&lt;author&gt;Dai, Y.&lt;/author&gt;&lt;/authors&gt;&lt;/contributors&gt;&lt;auth-address&gt;Department of Nephrology and Blood Purification, The First Affiliated Hospital of Jinan University, Jinan University, Guangzhou, China.&amp;#xD;The First Affiliated Hospital of Southern University of Science and Technology, The Second Clinical Medical College of Jinan University, Shenzhen People&amp;apos;s Hospital, Shenzhen, China.&lt;/auth-address&gt;&lt;titles&gt;&lt;title&gt;Identification of a novel interplay between intestinal bacteria and metabolites in Chinese patients with IgA nephropathy via integrated microbiome and metabolome approaches&lt;/title&gt;&lt;secondary-title&gt;Ann Transl Med&lt;/secondary-title&gt;&lt;/titles&gt;&lt;periodical&gt;&lt;full-title&gt;Ann Transl Med&lt;/full-title&gt;&lt;/periodical&gt;&lt;pages&gt;32&lt;/pages&gt;&lt;volume&gt;9&lt;/volume&gt;&lt;number&gt;1&lt;/number&gt;&lt;edition&gt;2021/02/09&lt;/edition&gt;&lt;keywords&gt;&lt;keyword&gt;Immunoglobulin A nephropathy (IgAN)&lt;/keyword&gt;&lt;keyword&gt;metabolic network&lt;/keyword&gt;&lt;keyword&gt;metabolome&lt;/keyword&gt;&lt;keyword&gt;microbiome&lt;/keyword&gt;&lt;keyword&gt;form (available at http://dx.doi.org/10.21037/atm-20-2506). The authors have no&lt;/keyword&gt;&lt;keyword&gt;conflicts of interest to declare.&lt;/keyword&gt;&lt;/keywords&gt;&lt;dates&gt;&lt;year&gt;2021&lt;/year&gt;&lt;pub-dates&gt;&lt;date&gt;Jan&lt;/date&gt;&lt;/pub-dates&gt;&lt;/dates&gt;&lt;isbn&gt;2305-5839 (Print)&amp;#xD;2305-5839&lt;/isbn&gt;&lt;accession-num&gt;33553325&lt;/accession-num&gt;&lt;urls&gt;&lt;/urls&gt;&lt;custom2&gt;PMC7859797&lt;/custom2&gt;&lt;electronic-resource-num&gt;10.21037/atm-20-2506&lt;/electronic-resource-num&gt;&lt;remote-database-provider&gt;NLM&lt;/remote-database-provider&gt;&lt;language&gt;eng&lt;/language&gt;&lt;/record&gt;&lt;/Cite&gt;&lt;/EndNote&gt;</w:instrText>
            </w:r>
            <w:r w:rsidRPr="00595E88">
              <w:rPr>
                <w:rFonts w:ascii="Times New Roman" w:hAnsi="Times New Roman" w:cs="Times New Roman"/>
              </w:rPr>
              <w:fldChar w:fldCharType="separate"/>
            </w:r>
            <w:r w:rsidRPr="00595E88">
              <w:rPr>
                <w:rFonts w:ascii="Times New Roman" w:hAnsi="Times New Roman" w:cs="Times New Roman"/>
                <w:noProof/>
              </w:rPr>
              <w:t>[15]</w:t>
            </w:r>
            <w:r w:rsidRPr="00595E88">
              <w:rPr>
                <w:rFonts w:ascii="Times New Roman" w:hAnsi="Times New Roman" w:cs="Times New Roman"/>
              </w:rPr>
              <w:fldChar w:fldCharType="end"/>
            </w:r>
          </w:p>
        </w:tc>
        <w:tc>
          <w:tcPr>
            <w:tcW w:w="813" w:type="dxa"/>
          </w:tcPr>
          <w:p w14:paraId="17BFAE94" w14:textId="30E7078C"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497F3C04" w14:textId="2A195F66"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3B0BE5" w:rsidRPr="00595E88" w14:paraId="6986EA56" w14:textId="312E3C99" w:rsidTr="00020A8B">
        <w:tc>
          <w:tcPr>
            <w:cnfStyle w:val="001000000000" w:firstRow="0" w:lastRow="0" w:firstColumn="1" w:lastColumn="0" w:oddVBand="0" w:evenVBand="0" w:oddHBand="0" w:evenHBand="0" w:firstRowFirstColumn="0" w:firstRowLastColumn="0" w:lastRowFirstColumn="0" w:lastRowLastColumn="0"/>
            <w:tcW w:w="1662" w:type="dxa"/>
          </w:tcPr>
          <w:p w14:paraId="04B3632D" w14:textId="249E79B5" w:rsidR="00901FD6" w:rsidRPr="00595E88" w:rsidRDefault="00901FD6">
            <w:pPr>
              <w:rPr>
                <w:rFonts w:ascii="Times New Roman" w:hAnsi="Times New Roman" w:cs="Times New Roman"/>
                <w:b w:val="0"/>
              </w:rPr>
            </w:pPr>
            <w:r w:rsidRPr="00595E88">
              <w:rPr>
                <w:rFonts w:ascii="Times New Roman" w:hAnsi="Times New Roman" w:cs="Times New Roman"/>
                <w:b w:val="0"/>
              </w:rPr>
              <w:t>Pseudomonas</w:t>
            </w:r>
          </w:p>
        </w:tc>
        <w:tc>
          <w:tcPr>
            <w:tcW w:w="542" w:type="dxa"/>
          </w:tcPr>
          <w:p w14:paraId="70F0776F" w14:textId="14C0162A"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025" w:type="dxa"/>
          </w:tcPr>
          <w:p w14:paraId="5422BF1B" w14:textId="4E0D9741" w:rsidR="00901FD6" w:rsidRPr="00595E88" w:rsidRDefault="00DB69E1" w:rsidP="00C659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XYW5nPC9BdXRob3I+PFllYXI+MjAxMjwvWWVhcj48UmVj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</w:fldData>
              </w:fldChar>
            </w:r>
            <w:r w:rsidR="00C65931" w:rsidRPr="00595E88">
              <w:rPr>
                <w:rFonts w:ascii="Times New Roman" w:hAnsi="Times New Roman" w:cs="Times New Roman"/>
              </w:rPr>
              <w:instrText xml:space="preserve"> ADDIN EN.CITE </w:instrText>
            </w:r>
            <w:r w:rsidR="00C65931" w:rsidRPr="00595E88">
              <w:rPr>
                <w:rFonts w:ascii="Times New Roman" w:hAnsi="Times New Roman" w:cs="Times New Roman"/>
              </w:rPr>
              <w:fldChar w:fldCharType="begin">
                <w:fldData xml:space="preserve">PEVuZE5vdGU+PENpdGU+PEF1dGhvcj5XYW5nPC9BdXRob3I+PFllYXI+MjAxMjwvWWVhcj48UmVj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</w:fldData>
              </w:fldChar>
            </w:r>
            <w:r w:rsidR="00C65931" w:rsidRPr="00595E88">
              <w:rPr>
                <w:rFonts w:ascii="Times New Roman" w:hAnsi="Times New Roman" w:cs="Times New Roman"/>
              </w:rPr>
              <w:instrText xml:space="preserve"> ADDIN EN.CITE.DATA </w:instrText>
            </w:r>
            <w:r w:rsidR="00C65931" w:rsidRPr="00595E88">
              <w:rPr>
                <w:rFonts w:ascii="Times New Roman" w:hAnsi="Times New Roman" w:cs="Times New Roman"/>
              </w:rPr>
            </w:r>
            <w:r w:rsidR="00C65931"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00C65931" w:rsidRPr="00595E88">
              <w:rPr>
                <w:rFonts w:ascii="Times New Roman" w:hAnsi="Times New Roman" w:cs="Times New Roman"/>
                <w:noProof/>
              </w:rPr>
              <w:t>[22]</w:t>
            </w:r>
            <w:r w:rsidRPr="00595E88">
              <w:rPr>
                <w:rFonts w:ascii="Times New Roman" w:hAnsi="Times New Roman" w:cs="Times New Roman"/>
              </w:rPr>
              <w:fldChar w:fldCharType="end"/>
            </w:r>
          </w:p>
        </w:tc>
        <w:tc>
          <w:tcPr>
            <w:tcW w:w="543" w:type="dxa"/>
          </w:tcPr>
          <w:p w14:paraId="540A4A4C" w14:textId="7ACE9065"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29D11722" w14:textId="618664CE"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55713ECE" w14:textId="32C7B149"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74833B4D" w14:textId="31E9175C"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1EEC9965" w14:textId="2A6DA838"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55D77693" w14:textId="4BDB2FDB"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3B0BE5" w:rsidRPr="00595E88" w14:paraId="234FAC71" w14:textId="45ECB9B2"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7D8DEB3" w14:textId="1AB8AD94" w:rsidR="00901FD6" w:rsidRPr="00595E88" w:rsidRDefault="00901FD6">
            <w:pPr>
              <w:rPr>
                <w:rFonts w:ascii="Times New Roman" w:hAnsi="Times New Roman" w:cs="Times New Roman"/>
                <w:b w:val="0"/>
              </w:rPr>
            </w:pPr>
            <w:r w:rsidRPr="00595E88">
              <w:rPr>
                <w:rFonts w:ascii="Times New Roman" w:hAnsi="Times New Roman" w:cs="Times New Roman"/>
                <w:b w:val="0"/>
              </w:rPr>
              <w:t>Eubacterium</w:t>
            </w:r>
          </w:p>
        </w:tc>
        <w:tc>
          <w:tcPr>
            <w:tcW w:w="542" w:type="dxa"/>
          </w:tcPr>
          <w:p w14:paraId="55E463B9" w14:textId="281F0281"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025" w:type="dxa"/>
          </w:tcPr>
          <w:p w14:paraId="35D2A339" w14:textId="78926842" w:rsidR="00901FD6" w:rsidRPr="00595E88" w:rsidRDefault="00DB69E1"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NYXJnaW90dGE8L0F1dGhvcj48WWVhcj4yMDIwPC9ZZWFy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</w:fldData>
              </w:fldChar>
            </w:r>
            <w:r w:rsidR="00C65931" w:rsidRPr="00595E88">
              <w:rPr>
                <w:rFonts w:ascii="Times New Roman" w:hAnsi="Times New Roman" w:cs="Times New Roman"/>
              </w:rPr>
              <w:instrText xml:space="preserve"> ADDIN EN.CITE </w:instrText>
            </w:r>
            <w:r w:rsidR="00C65931" w:rsidRPr="00595E88">
              <w:rPr>
                <w:rFonts w:ascii="Times New Roman" w:hAnsi="Times New Roman" w:cs="Times New Roman"/>
              </w:rPr>
              <w:fldChar w:fldCharType="begin">
                <w:fldData xml:space="preserve">PEVuZE5vdGU+PENpdGU+PEF1dGhvcj5NYXJnaW90dGE8L0F1dGhvcj48WWVhcj4yMDIwPC9ZZWFy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</w:fldData>
              </w:fldChar>
            </w:r>
            <w:r w:rsidR="00C65931" w:rsidRPr="00595E88">
              <w:rPr>
                <w:rFonts w:ascii="Times New Roman" w:hAnsi="Times New Roman" w:cs="Times New Roman"/>
              </w:rPr>
              <w:instrText xml:space="preserve"> ADDIN EN.CITE.DATA </w:instrText>
            </w:r>
            <w:r w:rsidR="00C65931" w:rsidRPr="00595E88">
              <w:rPr>
                <w:rFonts w:ascii="Times New Roman" w:hAnsi="Times New Roman" w:cs="Times New Roman"/>
              </w:rPr>
            </w:r>
            <w:r w:rsidR="00C65931"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00C65931" w:rsidRPr="00595E88">
              <w:rPr>
                <w:rFonts w:ascii="Times New Roman" w:hAnsi="Times New Roman" w:cs="Times New Roman"/>
                <w:noProof/>
              </w:rPr>
              <w:t>[7, 17]</w:t>
            </w:r>
            <w:r w:rsidRPr="00595E88">
              <w:rPr>
                <w:rFonts w:ascii="Times New Roman" w:hAnsi="Times New Roman" w:cs="Times New Roman"/>
              </w:rPr>
              <w:fldChar w:fldCharType="end"/>
            </w:r>
          </w:p>
        </w:tc>
        <w:tc>
          <w:tcPr>
            <w:tcW w:w="543" w:type="dxa"/>
          </w:tcPr>
          <w:p w14:paraId="6CCC9493" w14:textId="7BD62540"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7F6CC78E" w14:textId="615FF019"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0B30920B" w14:textId="5631F618"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615F626C" w14:textId="55BAD01B"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365BCC5D" w14:textId="01E24D7F" w:rsidR="00901FD6" w:rsidRPr="00595E88" w:rsidRDefault="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259CC8C4" w14:textId="52129679" w:rsidR="00901FD6" w:rsidRPr="00595E88" w:rsidRDefault="00C65931"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w:t>
            </w:r>
            <w:r w:rsidRPr="00595E88">
              <w:rPr>
                <w:rFonts w:ascii="Times New Roman" w:hAnsi="Times New Roman" w:cs="Times New Roman"/>
              </w:rPr>
              <w:fldChar w:fldCharType="end"/>
            </w:r>
          </w:p>
        </w:tc>
      </w:tr>
      <w:tr w:rsidR="003B0BE5" w:rsidRPr="00595E88" w14:paraId="26F5F9FF" w14:textId="0ACEDEA6" w:rsidTr="00020A8B">
        <w:tc>
          <w:tcPr>
            <w:cnfStyle w:val="001000000000" w:firstRow="0" w:lastRow="0" w:firstColumn="1" w:lastColumn="0" w:oddVBand="0" w:evenVBand="0" w:oddHBand="0" w:evenHBand="0" w:firstRowFirstColumn="0" w:firstRowLastColumn="0" w:lastRowFirstColumn="0" w:lastRowLastColumn="0"/>
            <w:tcW w:w="1662" w:type="dxa"/>
          </w:tcPr>
          <w:p w14:paraId="42973169" w14:textId="58F72017" w:rsidR="00901FD6" w:rsidRPr="00595E88" w:rsidRDefault="00901FD6">
            <w:pPr>
              <w:rPr>
                <w:rFonts w:ascii="Times New Roman" w:hAnsi="Times New Roman" w:cs="Times New Roman"/>
                <w:b w:val="0"/>
              </w:rPr>
            </w:pPr>
            <w:r w:rsidRPr="00595E88">
              <w:rPr>
                <w:rFonts w:ascii="Times New Roman" w:hAnsi="Times New Roman" w:cs="Times New Roman"/>
                <w:b w:val="0"/>
              </w:rPr>
              <w:t>Parabacteroides</w:t>
            </w:r>
          </w:p>
        </w:tc>
        <w:tc>
          <w:tcPr>
            <w:tcW w:w="542" w:type="dxa"/>
          </w:tcPr>
          <w:p w14:paraId="3D4F5220" w14:textId="48AFE003"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025" w:type="dxa"/>
          </w:tcPr>
          <w:p w14:paraId="270E6C52" w14:textId="7BE60293" w:rsidR="00901FD6" w:rsidRPr="00595E88" w:rsidRDefault="00DB69E1" w:rsidP="00C659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IdTwvQXV0aG9yPjxZZWFyPjIwMjA8L1llYXI+PFJlY051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</w:fldData>
              </w:fldChar>
            </w:r>
            <w:r w:rsidR="00595E88" w:rsidRPr="00595E88">
              <w:rPr>
                <w:rFonts w:ascii="Times New Roman" w:hAnsi="Times New Roman" w:cs="Times New Roman"/>
              </w:rPr>
              <w:instrText xml:space="preserve"> ADDIN EN.CITE </w:instrText>
            </w:r>
            <w:r w:rsidR="00595E88" w:rsidRPr="00595E88">
              <w:rPr>
                <w:rFonts w:ascii="Times New Roman" w:hAnsi="Times New Roman" w:cs="Times New Roman"/>
              </w:rPr>
              <w:fldChar w:fldCharType="begin">
                <w:fldData xml:space="preserve">PEVuZE5vdGU+PENpdGU+PEF1dGhvcj5IdTwvQXV0aG9yPjxZZWFyPjIwMjA8L1llYXI+PFJlY051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</w:fldData>
              </w:fldChar>
            </w:r>
            <w:r w:rsidR="00595E88" w:rsidRPr="00595E88">
              <w:rPr>
                <w:rFonts w:ascii="Times New Roman" w:hAnsi="Times New Roman" w:cs="Times New Roman"/>
              </w:rPr>
              <w:instrText xml:space="preserve"> ADDIN EN.CITE.DATA </w:instrText>
            </w:r>
            <w:r w:rsidR="00595E88" w:rsidRPr="00595E88">
              <w:rPr>
                <w:rFonts w:ascii="Times New Roman" w:hAnsi="Times New Roman" w:cs="Times New Roman"/>
              </w:rPr>
            </w:r>
            <w:r w:rsidR="00595E88" w:rsidRPr="00595E88">
              <w:rPr>
                <w:rFonts w:ascii="Times New Roman" w:hAnsi="Times New Roman" w:cs="Times New Roman"/>
              </w:rPr>
              <w:fldChar w:fldCharType="end"/>
            </w:r>
            <w:r w:rsidRPr="00595E88">
              <w:rPr>
                <w:rFonts w:ascii="Times New Roman" w:hAnsi="Times New Roman" w:cs="Times New Roman"/>
              </w:rPr>
              <w:fldChar w:fldCharType="separate"/>
            </w:r>
            <w:r w:rsidR="00C65931" w:rsidRPr="00595E88">
              <w:rPr>
                <w:rFonts w:ascii="Times New Roman" w:hAnsi="Times New Roman" w:cs="Times New Roman"/>
                <w:noProof/>
              </w:rPr>
              <w:t>[6, 23]</w:t>
            </w:r>
            <w:r w:rsidRPr="00595E88">
              <w:rPr>
                <w:rFonts w:ascii="Times New Roman" w:hAnsi="Times New Roman" w:cs="Times New Roman"/>
              </w:rPr>
              <w:fldChar w:fldCharType="end"/>
            </w:r>
          </w:p>
        </w:tc>
        <w:tc>
          <w:tcPr>
            <w:tcW w:w="543" w:type="dxa"/>
          </w:tcPr>
          <w:p w14:paraId="6F5E3F55" w14:textId="388AE5FE"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0DB08CE7" w14:textId="43A6253A"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491A387C" w14:textId="2E1997EC" w:rsidR="00901FD6" w:rsidRPr="00595E88" w:rsidRDefault="00F10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0DF5BA3A" w14:textId="16B672D8" w:rsidR="00901FD6" w:rsidRPr="00595E88" w:rsidRDefault="00C65931" w:rsidP="00C6593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w:t>
            </w:r>
            <w:r w:rsidRPr="00595E88">
              <w:rPr>
                <w:rFonts w:ascii="Times New Roman" w:hAnsi="Times New Roman" w:cs="Times New Roman"/>
              </w:rPr>
              <w:fldChar w:fldCharType="end"/>
            </w:r>
          </w:p>
        </w:tc>
        <w:tc>
          <w:tcPr>
            <w:tcW w:w="813" w:type="dxa"/>
          </w:tcPr>
          <w:p w14:paraId="16846FDE" w14:textId="5FBFB68A" w:rsidR="00901FD6" w:rsidRPr="00595E88" w:rsidRDefault="00020A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3D4038CF" w14:textId="58CAAF30" w:rsidR="00901FD6" w:rsidRPr="00595E88" w:rsidRDefault="00020A8B" w:rsidP="00E14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3B0BE5" w:rsidRPr="00595E88" w14:paraId="76A26B6B" w14:textId="63D02102"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846495" w14:textId="3418F8A0" w:rsidR="00901FD6" w:rsidRPr="00595E88" w:rsidRDefault="00901FD6">
            <w:pPr>
              <w:rPr>
                <w:rFonts w:ascii="Times New Roman" w:hAnsi="Times New Roman" w:cs="Times New Roman"/>
                <w:b w:val="0"/>
              </w:rPr>
            </w:pPr>
            <w:proofErr w:type="spellStart"/>
            <w:r w:rsidRPr="00595E88">
              <w:rPr>
                <w:rFonts w:ascii="Times New Roman" w:hAnsi="Times New Roman" w:cs="Times New Roman"/>
                <w:b w:val="0"/>
              </w:rPr>
              <w:t>Alistipes</w:t>
            </w:r>
            <w:proofErr w:type="spellEnd"/>
          </w:p>
        </w:tc>
        <w:tc>
          <w:tcPr>
            <w:tcW w:w="542" w:type="dxa"/>
          </w:tcPr>
          <w:p w14:paraId="031383C5" w14:textId="1E31A211"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025" w:type="dxa"/>
          </w:tcPr>
          <w:p w14:paraId="1EB2D5AA" w14:textId="5D034443" w:rsidR="00901FD6" w:rsidRPr="00595E88" w:rsidRDefault="00DB69E1" w:rsidP="00C659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XdTwvQXV0aG9yPjxZZWFyPjIwMjA8L1llYXI+PFJlY051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</w:fldData>
              </w:fldChar>
            </w:r>
            <w:r w:rsidR="00C65931" w:rsidRPr="00595E88">
              <w:rPr>
                <w:rFonts w:ascii="Times New Roman" w:hAnsi="Times New Roman" w:cs="Times New Roman"/>
              </w:rPr>
              <w:instrText xml:space="preserve"> ADDIN EN.CITE </w:instrText>
            </w:r>
            <w:r w:rsidR="00C65931" w:rsidRPr="00595E88">
              <w:rPr>
                <w:rFonts w:ascii="Times New Roman" w:hAnsi="Times New Roman" w:cs="Times New Roman"/>
              </w:rPr>
              <w:fldChar w:fldCharType="begin">
                <w:fldData xml:space="preserve">PEVuZE5vdGU+PENpdGU+PEF1dGhvcj5XdTwvQXV0aG9yPjxZZWFyPjIwMjA8L1llYXI+PFJlY051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</w:fldData>
              </w:fldChar>
            </w:r>
            <w:r w:rsidR="00C65931" w:rsidRPr="00595E88">
              <w:rPr>
                <w:rFonts w:ascii="Times New Roman" w:hAnsi="Times New Roman" w:cs="Times New Roman"/>
              </w:rPr>
              <w:instrText xml:space="preserve"> ADDIN EN.CITE.DATA </w:instrText>
            </w:r>
            <w:r w:rsidR="00C65931" w:rsidRPr="00595E88">
              <w:rPr>
                <w:rFonts w:ascii="Times New Roman" w:hAnsi="Times New Roman" w:cs="Times New Roman"/>
              </w:rPr>
            </w:r>
            <w:r w:rsidR="00C65931"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00C65931" w:rsidRPr="00595E88">
              <w:rPr>
                <w:rFonts w:ascii="Times New Roman" w:hAnsi="Times New Roman" w:cs="Times New Roman"/>
                <w:noProof/>
              </w:rPr>
              <w:t>[2, 24]</w:t>
            </w:r>
            <w:r w:rsidRPr="00595E88">
              <w:rPr>
                <w:rFonts w:ascii="Times New Roman" w:hAnsi="Times New Roman" w:cs="Times New Roman"/>
              </w:rPr>
              <w:fldChar w:fldCharType="end"/>
            </w:r>
          </w:p>
        </w:tc>
        <w:tc>
          <w:tcPr>
            <w:tcW w:w="543" w:type="dxa"/>
          </w:tcPr>
          <w:p w14:paraId="4DBB9DF8" w14:textId="4232CFC7"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242" w:type="dxa"/>
          </w:tcPr>
          <w:p w14:paraId="31A82151" w14:textId="73CB415B" w:rsidR="00901FD6" w:rsidRPr="00595E88" w:rsidRDefault="002358F4" w:rsidP="002358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MaXU8L0F1dGhvcj48WWVhcj4yMDIxPC9ZZWFyPjxSZWNO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MaXU8L0F1dGhvcj48WWVhcj4yMDIxPC9ZZWFyPjxSZWNO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2]</w:t>
            </w:r>
            <w:r w:rsidRPr="00595E88">
              <w:rPr>
                <w:rFonts w:ascii="Times New Roman" w:hAnsi="Times New Roman" w:cs="Times New Roman"/>
              </w:rPr>
              <w:fldChar w:fldCharType="end"/>
            </w:r>
          </w:p>
        </w:tc>
        <w:tc>
          <w:tcPr>
            <w:tcW w:w="332" w:type="dxa"/>
          </w:tcPr>
          <w:p w14:paraId="1A12DB52" w14:textId="57EF07BF"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6074A9C9" w14:textId="080916E3"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13F2CBBF" w14:textId="26E61247" w:rsidR="00901FD6" w:rsidRPr="00595E88" w:rsidRDefault="00F10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944" w:type="dxa"/>
          </w:tcPr>
          <w:p w14:paraId="428F3254" w14:textId="110958FB" w:rsidR="00901FD6" w:rsidRPr="00595E88" w:rsidRDefault="00E14093" w:rsidP="00E14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DaGFpPC9BdXRob3I+PFllYXI+MjAyMTwvWWVhcj48UmVj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DaGFpPC9BdXRob3I+PFllYXI+MjAyMTwvWWVhcj48UmVj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 25]</w:t>
            </w:r>
            <w:r w:rsidRPr="00595E88">
              <w:rPr>
                <w:rFonts w:ascii="Times New Roman" w:hAnsi="Times New Roman" w:cs="Times New Roman"/>
              </w:rPr>
              <w:fldChar w:fldCharType="end"/>
            </w:r>
          </w:p>
        </w:tc>
      </w:tr>
      <w:tr w:rsidR="003B0BE5" w:rsidRPr="00595E88" w14:paraId="4209A1C7" w14:textId="0A8A89E0" w:rsidTr="00020A8B">
        <w:tc>
          <w:tcPr>
            <w:cnfStyle w:val="001000000000" w:firstRow="0" w:lastRow="0" w:firstColumn="1" w:lastColumn="0" w:oddVBand="0" w:evenVBand="0" w:oddHBand="0" w:evenHBand="0" w:firstRowFirstColumn="0" w:firstRowLastColumn="0" w:lastRowFirstColumn="0" w:lastRowLastColumn="0"/>
            <w:tcW w:w="1662" w:type="dxa"/>
          </w:tcPr>
          <w:p w14:paraId="4FFFDB2F" w14:textId="15B34E7F" w:rsidR="00901FD6" w:rsidRPr="00595E88" w:rsidRDefault="00901FD6">
            <w:pPr>
              <w:rPr>
                <w:rFonts w:ascii="Times New Roman" w:hAnsi="Times New Roman" w:cs="Times New Roman"/>
                <w:b w:val="0"/>
              </w:rPr>
            </w:pPr>
            <w:proofErr w:type="spellStart"/>
            <w:r w:rsidRPr="00595E88">
              <w:rPr>
                <w:rFonts w:ascii="Times New Roman" w:hAnsi="Times New Roman" w:cs="Times New Roman"/>
                <w:b w:val="0"/>
              </w:rPr>
              <w:t>Ruminococcus</w:t>
            </w:r>
            <w:proofErr w:type="spellEnd"/>
          </w:p>
        </w:tc>
        <w:tc>
          <w:tcPr>
            <w:tcW w:w="542" w:type="dxa"/>
          </w:tcPr>
          <w:p w14:paraId="258888E5" w14:textId="71232AE2"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7</w:t>
            </w:r>
          </w:p>
        </w:tc>
        <w:tc>
          <w:tcPr>
            <w:tcW w:w="1025" w:type="dxa"/>
          </w:tcPr>
          <w:p w14:paraId="01F88579" w14:textId="1B7261A4" w:rsidR="00901FD6" w:rsidRPr="00595E88" w:rsidRDefault="002358F4" w:rsidP="00E14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NYXJnaW90dGE8L0F1dGhvcj48WWVhcj4yMDIwPC9ZZWFy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4A
</w:fldData>
              </w:fldChar>
            </w:r>
            <w:r w:rsidR="00595E88" w:rsidRPr="00595E88">
              <w:rPr>
                <w:rFonts w:ascii="Times New Roman" w:hAnsi="Times New Roman" w:cs="Times New Roman"/>
              </w:rPr>
              <w:instrText xml:space="preserve"> ADDIN EN.CITE </w:instrText>
            </w:r>
            <w:r w:rsidR="00595E88" w:rsidRPr="00595E88">
              <w:rPr>
                <w:rFonts w:ascii="Times New Roman" w:hAnsi="Times New Roman" w:cs="Times New Roman"/>
              </w:rPr>
              <w:fldChar w:fldCharType="begin">
                <w:fldData xml:space="preserve">PEVuZE5vdGU+PENpdGU+PEF1dGhvcj5NYXJnaW90dGE8L0F1dGhvcj48WWVhcj4yMDIwPC9ZZWFy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4A
</w:fldData>
              </w:fldChar>
            </w:r>
            <w:r w:rsidR="00595E88" w:rsidRPr="00595E88">
              <w:rPr>
                <w:rFonts w:ascii="Times New Roman" w:hAnsi="Times New Roman" w:cs="Times New Roman"/>
              </w:rPr>
              <w:instrText xml:space="preserve"> ADDIN EN.CITE.DATA </w:instrText>
            </w:r>
            <w:r w:rsidR="00595E88" w:rsidRPr="00595E88">
              <w:rPr>
                <w:rFonts w:ascii="Times New Roman" w:hAnsi="Times New Roman" w:cs="Times New Roman"/>
              </w:rPr>
            </w:r>
            <w:r w:rsidR="00595E88" w:rsidRPr="00595E88">
              <w:rPr>
                <w:rFonts w:ascii="Times New Roman" w:hAnsi="Times New Roman" w:cs="Times New Roman"/>
              </w:rPr>
              <w:fldChar w:fldCharType="end"/>
            </w:r>
            <w:r w:rsidRPr="00595E88">
              <w:rPr>
                <w:rFonts w:ascii="Times New Roman" w:hAnsi="Times New Roman" w:cs="Times New Roman"/>
              </w:rPr>
              <w:fldChar w:fldCharType="separate"/>
            </w:r>
            <w:r w:rsidR="00E14093" w:rsidRPr="00595E88">
              <w:rPr>
                <w:rFonts w:ascii="Times New Roman" w:hAnsi="Times New Roman" w:cs="Times New Roman"/>
                <w:noProof/>
              </w:rPr>
              <w:t>[2, 6, 7, 12, 17, 24, 26]</w:t>
            </w:r>
            <w:r w:rsidRPr="00595E88">
              <w:rPr>
                <w:rFonts w:ascii="Times New Roman" w:hAnsi="Times New Roman" w:cs="Times New Roman"/>
              </w:rPr>
              <w:fldChar w:fldCharType="end"/>
            </w:r>
          </w:p>
        </w:tc>
        <w:tc>
          <w:tcPr>
            <w:tcW w:w="543" w:type="dxa"/>
          </w:tcPr>
          <w:p w14:paraId="362522FD" w14:textId="671C4292" w:rsidR="00901FD6" w:rsidRPr="00595E88" w:rsidRDefault="00CC3C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242" w:type="dxa"/>
          </w:tcPr>
          <w:p w14:paraId="49BC07F2" w14:textId="2C23406B" w:rsidR="00901FD6" w:rsidRPr="00595E88" w:rsidRDefault="002358F4" w:rsidP="002358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YXRvPC9BdXRob3I+PFllYXI+MjAyMTwvWWVhcj48UmVj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YXRvPC9BdXRob3I+PFllYXI+MjAyMTwvWWVhcj48UmVj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w:t>
            </w:r>
            <w:r w:rsidRPr="00595E88">
              <w:rPr>
                <w:rFonts w:ascii="Times New Roman" w:hAnsi="Times New Roman" w:cs="Times New Roman"/>
              </w:rPr>
              <w:fldChar w:fldCharType="end"/>
            </w:r>
          </w:p>
        </w:tc>
        <w:tc>
          <w:tcPr>
            <w:tcW w:w="332" w:type="dxa"/>
          </w:tcPr>
          <w:p w14:paraId="4D89BD0F" w14:textId="6357E397" w:rsidR="00901FD6" w:rsidRPr="00595E88" w:rsidRDefault="00F10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3826C2BD" w14:textId="7DF8B7C8" w:rsidR="00901FD6" w:rsidRPr="00595E88" w:rsidRDefault="00E14093" w:rsidP="00E14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aGFoPC9BdXRob3I+PFllYXI+MjAyMTwvWWVhcj48UmVj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w:t>
            </w:r>
            <w:r w:rsidRPr="00595E88">
              <w:rPr>
                <w:rFonts w:ascii="Times New Roman" w:hAnsi="Times New Roman" w:cs="Times New Roman"/>
              </w:rPr>
              <w:fldChar w:fldCharType="end"/>
            </w:r>
          </w:p>
        </w:tc>
        <w:tc>
          <w:tcPr>
            <w:tcW w:w="813" w:type="dxa"/>
          </w:tcPr>
          <w:p w14:paraId="7B418CEB" w14:textId="3DC301BB" w:rsidR="00901FD6" w:rsidRPr="00595E88" w:rsidRDefault="00F10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7FD8032E" w14:textId="1757EE3F" w:rsidR="00901FD6" w:rsidRPr="00595E88" w:rsidRDefault="00E14093" w:rsidP="00E14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DaGFpPC9BdXRob3I+PFllYXI+MjAyMTwvWWVhcj48UmVj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DaGFpPC9BdXRob3I+PFllYXI+MjAyMTwvWWVhcj48UmVj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25]</w:t>
            </w:r>
            <w:r w:rsidRPr="00595E88">
              <w:rPr>
                <w:rFonts w:ascii="Times New Roman" w:hAnsi="Times New Roman" w:cs="Times New Roman"/>
              </w:rPr>
              <w:fldChar w:fldCharType="end"/>
            </w:r>
          </w:p>
        </w:tc>
      </w:tr>
      <w:tr w:rsidR="003B0BE5" w:rsidRPr="00595E88" w14:paraId="7E41AD66" w14:textId="1CFEED61"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6903653" w14:textId="0CBE85A0" w:rsidR="00901FD6" w:rsidRPr="00595E88" w:rsidRDefault="00901FD6">
            <w:pPr>
              <w:rPr>
                <w:rFonts w:ascii="Times New Roman" w:hAnsi="Times New Roman" w:cs="Times New Roman"/>
                <w:b w:val="0"/>
              </w:rPr>
            </w:pPr>
            <w:r w:rsidRPr="00595E88">
              <w:rPr>
                <w:rFonts w:ascii="Times New Roman" w:hAnsi="Times New Roman" w:cs="Times New Roman"/>
                <w:b w:val="0"/>
              </w:rPr>
              <w:t>Bifidobacterium</w:t>
            </w:r>
          </w:p>
        </w:tc>
        <w:tc>
          <w:tcPr>
            <w:tcW w:w="542" w:type="dxa"/>
          </w:tcPr>
          <w:p w14:paraId="6580B843" w14:textId="6D310F98"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c>
          <w:tcPr>
            <w:tcW w:w="1025" w:type="dxa"/>
          </w:tcPr>
          <w:p w14:paraId="1629BF54" w14:textId="7F8017C0" w:rsidR="00901FD6" w:rsidRPr="00595E88" w:rsidRDefault="002358F4" w:rsidP="00E14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MaTwvQXV0aG9yPjxZZWFyPjIwMTk8L1llYXI+PFJlY051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TWFyIDE0PC9kYXRlPjwvcHViLWRhdGVz
PjwvZGF0ZXM+PGlzYm4+MTQyMi0wMDY3PC9pc2JuPjxhY2Nlc3Npb24tbnVtPjMyMTgzMzA2PC9h
Y2Nlc3Npb24tbnVtPjx1cmxzPjwvdXJscz48Y3VzdG9tMj5QTUM3MTM5OTY1PC9jdXN0b20yPjxl
bGVjdHJvbmljLXJlc291cmNlLW51bT4xMC4zMzkwL2lqbXMyMTA2MTk4NjwvZWxlY3Ryb25pYy1y
ZXNvdXJjZS1udW0+PHJlbW90ZS1kYXRhYmFzZS1wcm92aWRlcj5OTE08L3JlbW90ZS1kYXRhYmFz
ZS1wcm92aWRlcj48bGFuZ3VhZ2U+ZW5nPC9sYW5ndWFnZT48L3JlY29yZD48L0NpdGU+PC9FbmRO
b3RlPgB=
</w:fldData>
              </w:fldChar>
            </w:r>
            <w:r w:rsidR="00595E88" w:rsidRPr="00595E88">
              <w:rPr>
                <w:rFonts w:ascii="Times New Roman" w:hAnsi="Times New Roman" w:cs="Times New Roman"/>
              </w:rPr>
              <w:instrText xml:space="preserve"> ADDIN EN.CITE </w:instrText>
            </w:r>
            <w:r w:rsidR="00595E88" w:rsidRPr="00595E88">
              <w:rPr>
                <w:rFonts w:ascii="Times New Roman" w:hAnsi="Times New Roman" w:cs="Times New Roman"/>
              </w:rPr>
              <w:fldChar w:fldCharType="begin">
                <w:fldData xml:space="preserve">PEVuZE5vdGU+PENpdGU+PEF1dGhvcj5MaTwvQXV0aG9yPjxZZWFyPjIwMTk8L1llYXI+PFJlY051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TWFyIDE0PC9kYXRlPjwvcHViLWRhdGVz
PjwvZGF0ZXM+PGlzYm4+MTQyMi0wMDY3PC9pc2JuPjxhY2Nlc3Npb24tbnVtPjMyMTgzMzA2PC9h
Y2Nlc3Npb24tbnVtPjx1cmxzPjwvdXJscz48Y3VzdG9tMj5QTUM3MTM5OTY1PC9jdXN0b20yPjxl
bGVjdHJvbmljLXJlc291cmNlLW51bT4xMC4zMzkwL2lqbXMyMTA2MTk4NjwvZWxlY3Ryb25pYy1y
ZXNvdXJjZS1udW0+PHJlbW90ZS1kYXRhYmFzZS1wcm92aWRlcj5OTE08L3JlbW90ZS1kYXRhYmFz
ZS1wcm92aWRlcj48bGFuZ3VhZ2U+ZW5nPC9sYW5ndWFnZT48L3JlY29yZD48L0NpdGU+PC9FbmRO
b3RlPgB=
</w:fldData>
              </w:fldChar>
            </w:r>
            <w:r w:rsidR="00595E88" w:rsidRPr="00595E88">
              <w:rPr>
                <w:rFonts w:ascii="Times New Roman" w:hAnsi="Times New Roman" w:cs="Times New Roman"/>
              </w:rPr>
              <w:instrText xml:space="preserve"> ADDIN EN.CITE.DATA </w:instrText>
            </w:r>
            <w:r w:rsidR="00595E88" w:rsidRPr="00595E88">
              <w:rPr>
                <w:rFonts w:ascii="Times New Roman" w:hAnsi="Times New Roman" w:cs="Times New Roman"/>
              </w:rPr>
            </w:r>
            <w:r w:rsidR="00595E88" w:rsidRPr="00595E88">
              <w:rPr>
                <w:rFonts w:ascii="Times New Roman" w:hAnsi="Times New Roman" w:cs="Times New Roman"/>
              </w:rPr>
              <w:fldChar w:fldCharType="end"/>
            </w:r>
            <w:r w:rsidRPr="00595E88">
              <w:rPr>
                <w:rFonts w:ascii="Times New Roman" w:hAnsi="Times New Roman" w:cs="Times New Roman"/>
              </w:rPr>
              <w:fldChar w:fldCharType="separate"/>
            </w:r>
            <w:r w:rsidR="00E14093" w:rsidRPr="00595E88">
              <w:rPr>
                <w:rFonts w:ascii="Times New Roman" w:hAnsi="Times New Roman" w:cs="Times New Roman"/>
                <w:noProof/>
              </w:rPr>
              <w:t>[8, 12, 21, 27]</w:t>
            </w:r>
            <w:r w:rsidRPr="00595E88">
              <w:rPr>
                <w:rFonts w:ascii="Times New Roman" w:hAnsi="Times New Roman" w:cs="Times New Roman"/>
              </w:rPr>
              <w:fldChar w:fldCharType="end"/>
            </w:r>
          </w:p>
        </w:tc>
        <w:tc>
          <w:tcPr>
            <w:tcW w:w="543" w:type="dxa"/>
          </w:tcPr>
          <w:p w14:paraId="5A9DBCF3" w14:textId="0E301EDA" w:rsidR="00901FD6" w:rsidRPr="00595E88" w:rsidRDefault="00CC3C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242" w:type="dxa"/>
          </w:tcPr>
          <w:p w14:paraId="7066A265" w14:textId="3812FA4C" w:rsidR="00901FD6" w:rsidRPr="00595E88" w:rsidRDefault="002358F4" w:rsidP="00E14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r>
            <w:r w:rsidR="00E14093" w:rsidRPr="00595E88">
              <w:rPr>
                <w:rFonts w:ascii="Times New Roman" w:hAnsi="Times New Roman" w:cs="Times New Roman"/>
              </w:rPr>
              <w:instrText xml:space="preserve"> ADDIN EN.CITE &lt;EndNote&gt;&lt;Cite&gt;&lt;Author&gt;Hanifi&lt;/Author&gt;&lt;Year&gt;2021&lt;/Year&gt;&lt;RecNum&gt;1049&lt;/RecNum&gt;&lt;DisplayText&gt;[28]&lt;/DisplayText&gt;&lt;record&gt;&lt;rec-number&gt;1049&lt;/rec-number&gt;&lt;foreign-keys&gt;&lt;key app="EN" db-id="dzszrawtrfxvvter2d5p9pte2px5fdtwpv5d" timestamp="1660048308"&gt;1049&lt;/key&gt;&lt;/foreign-keys&gt;&lt;ref-type name="Journal Article"&gt;17&lt;/ref-type&gt;&lt;contributors&gt;&lt;authors&gt;&lt;author&gt;Hanifi, G. R.&lt;/author&gt;&lt;author&gt;Samadi Kafil, H.&lt;/author&gt;&lt;author&gt;Tayebi Khosroshahi, H.&lt;/author&gt;&lt;author&gt;Shapouri, R.&lt;/author&gt;&lt;author&gt;Asgharzadeh, M.&lt;/author&gt;&lt;/authors&gt;&lt;/contributors&gt;&lt;auth-address&gt;Department of Microbiology, Zanjan Branch, Islamic Azad University, Zanjan, Iran.&amp;#xD;Drug Applied Research Center, Tabriz University of Medical Sciences, Tabriz, Iran.&amp;#xD;Kidney Research Center, Tabriz University of Medical Sciences, Tabriz, Iran.&amp;#xD;Biotechnology Research Center, Tabriz University of Medical Sciences, Tabriz, Iran.&lt;/auth-address&gt;&lt;titles&gt;&lt;title&gt;Bifidobacteriaceae Family Diversity in Gut Microbiota of Patients with Renal Failure&lt;/title&gt;&lt;secondary-title&gt;Arch Razi Inst&lt;/secondary-title&gt;&lt;/titles&gt;&lt;periodical&gt;&lt;full-title&gt;Arch Razi Inst&lt;/full-title&gt;&lt;/periodical&gt;&lt;pages&gt;521-528&lt;/pages&gt;&lt;volume&gt;76&lt;/volume&gt;&lt;number&gt;3&lt;/number&gt;&lt;edition&gt;2021/11/27&lt;/edition&gt;&lt;keywords&gt;&lt;keyword&gt;Animals&lt;/keyword&gt;&lt;keyword&gt;Bifidobacterium&lt;/keyword&gt;&lt;keyword&gt;Feces&lt;/keyword&gt;&lt;keyword&gt;*Gastrointestinal Microbiome&lt;/keyword&gt;&lt;keyword&gt;*Renal Insufficiency/veterinary&lt;/keyword&gt;&lt;keyword&gt;* chronic kidney disease (CKD)&lt;/keyword&gt;&lt;keyword&gt;* end-stage renal disease (ESRD)&lt;/keyword&gt;&lt;keyword&gt;* next generation sequencing (NGS)&lt;/keyword&gt;&lt;keyword&gt;*Bifidobacteriaceae&lt;/keyword&gt;&lt;/keywords&gt;&lt;dates&gt;&lt;year&gt;2021&lt;/year&gt;&lt;pub-dates&gt;&lt;date&gt;Summer&lt;/date&gt;&lt;/pub-dates&gt;&lt;/dates&gt;&lt;isbn&gt;0365-3439 (Print)&amp;#xD;0365-3439&lt;/isbn&gt;&lt;accession-num&gt;34824745&lt;/accession-num&gt;&lt;urls&gt;&lt;/urls&gt;&lt;custom2&gt;PMC8605840&lt;/custom2&gt;&lt;electronic-resource-num&gt;10.22092/ari.2020.352271.1557&lt;/electronic-resource-num&gt;&lt;remote-database-provider&gt;NLM&lt;/remote-database-provider&gt;&lt;language&gt;eng&lt;/language&gt;&lt;/record&gt;&lt;/Cite&gt;&lt;/EndNote&gt;</w:instrText>
            </w:r>
            <w:r w:rsidRPr="00595E88">
              <w:rPr>
                <w:rFonts w:ascii="Times New Roman" w:hAnsi="Times New Roman" w:cs="Times New Roman"/>
              </w:rPr>
              <w:fldChar w:fldCharType="separate"/>
            </w:r>
            <w:r w:rsidR="00E14093" w:rsidRPr="00595E88">
              <w:rPr>
                <w:rFonts w:ascii="Times New Roman" w:hAnsi="Times New Roman" w:cs="Times New Roman"/>
                <w:noProof/>
              </w:rPr>
              <w:t>[28]</w:t>
            </w:r>
            <w:r w:rsidRPr="00595E88">
              <w:rPr>
                <w:rFonts w:ascii="Times New Roman" w:hAnsi="Times New Roman" w:cs="Times New Roman"/>
              </w:rPr>
              <w:fldChar w:fldCharType="end"/>
            </w:r>
          </w:p>
        </w:tc>
        <w:tc>
          <w:tcPr>
            <w:tcW w:w="332" w:type="dxa"/>
          </w:tcPr>
          <w:p w14:paraId="2C710104" w14:textId="72AFA338"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0640C7E7" w14:textId="571592EE" w:rsidR="00901FD6" w:rsidRPr="00595E88" w:rsidRDefault="00020A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40BB1623" w14:textId="7D262FA8" w:rsidR="00901FD6" w:rsidRPr="00595E88" w:rsidRDefault="00F10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c>
          <w:tcPr>
            <w:tcW w:w="944" w:type="dxa"/>
          </w:tcPr>
          <w:p w14:paraId="7AE56AD7" w14:textId="619BDEF2" w:rsidR="00901FD6" w:rsidRPr="00595E88" w:rsidRDefault="00E14093" w:rsidP="00E14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aGFoPC9BdXRob3I+PFllYXI+MjAyMTwvWWVhcj48UmVj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aGFoPC9BdXRob3I+PFllYXI+MjAyMTwvWWVhcj48UmVj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13, 14, 16]</w:t>
            </w:r>
            <w:r w:rsidRPr="00595E88">
              <w:rPr>
                <w:rFonts w:ascii="Times New Roman" w:hAnsi="Times New Roman" w:cs="Times New Roman"/>
              </w:rPr>
              <w:fldChar w:fldCharType="end"/>
            </w:r>
          </w:p>
        </w:tc>
      </w:tr>
      <w:tr w:rsidR="003B0BE5" w:rsidRPr="00595E88" w14:paraId="6D7E9553" w14:textId="77777777" w:rsidTr="008B3178">
        <w:tc>
          <w:tcPr>
            <w:cnfStyle w:val="001000000000" w:firstRow="0" w:lastRow="0" w:firstColumn="1" w:lastColumn="0" w:oddVBand="0" w:evenVBand="0" w:oddHBand="0" w:evenHBand="0" w:firstRowFirstColumn="0" w:firstRowLastColumn="0" w:lastRowFirstColumn="0" w:lastRowLastColumn="0"/>
            <w:tcW w:w="1662" w:type="dxa"/>
            <w:vMerge w:val="restart"/>
          </w:tcPr>
          <w:p w14:paraId="0C668CA7" w14:textId="77777777" w:rsidR="008A1051" w:rsidRPr="00595E88" w:rsidRDefault="008A1051" w:rsidP="003B0BE5">
            <w:pPr>
              <w:rPr>
                <w:rFonts w:ascii="Times New Roman" w:hAnsi="Times New Roman" w:cs="Times New Roman"/>
                <w:b w:val="0"/>
              </w:rPr>
            </w:pPr>
            <w:r w:rsidRPr="00595E88">
              <w:rPr>
                <w:rFonts w:ascii="Times New Roman" w:hAnsi="Times New Roman" w:cs="Times New Roman"/>
                <w:b w:val="0"/>
              </w:rPr>
              <w:lastRenderedPageBreak/>
              <w:t>Genus</w:t>
            </w:r>
          </w:p>
        </w:tc>
        <w:tc>
          <w:tcPr>
            <w:tcW w:w="1567" w:type="dxa"/>
            <w:gridSpan w:val="2"/>
          </w:tcPr>
          <w:p w14:paraId="552E9265" w14:textId="2D38443A" w:rsidR="008A1051" w:rsidRPr="00595E88" w:rsidRDefault="008A1051"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Significant higher in INS</w:t>
            </w:r>
          </w:p>
        </w:tc>
        <w:tc>
          <w:tcPr>
            <w:tcW w:w="1785" w:type="dxa"/>
            <w:gridSpan w:val="2"/>
          </w:tcPr>
          <w:p w14:paraId="76B32194" w14:textId="4C67496A" w:rsidR="008A1051" w:rsidRPr="00595E88" w:rsidRDefault="008A1051"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eastAsia="Times New Roman Regular" w:hAnsi="Times New Roman" w:cs="Times New Roman"/>
                <w:color w:val="000000"/>
                <w:lang w:eastAsia="zh-Hans"/>
              </w:rPr>
              <w:t xml:space="preserve">Significant lower or no difference in </w:t>
            </w:r>
            <w:r w:rsidRPr="00595E88">
              <w:rPr>
                <w:rFonts w:ascii="Times New Roman" w:eastAsia="Times New Roman Regular" w:hAnsi="Times New Roman" w:cs="Times New Roman"/>
                <w:color w:val="000000"/>
              </w:rPr>
              <w:t>INS</w:t>
            </w:r>
          </w:p>
        </w:tc>
        <w:tc>
          <w:tcPr>
            <w:tcW w:w="1529" w:type="dxa"/>
            <w:gridSpan w:val="2"/>
          </w:tcPr>
          <w:p w14:paraId="511C1264" w14:textId="36BAA37E" w:rsidR="008A1051" w:rsidRPr="00595E88" w:rsidRDefault="008A1051"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Significant higher in KS</w:t>
            </w:r>
          </w:p>
        </w:tc>
        <w:tc>
          <w:tcPr>
            <w:tcW w:w="1757" w:type="dxa"/>
            <w:gridSpan w:val="2"/>
          </w:tcPr>
          <w:p w14:paraId="3CFA6843" w14:textId="6927CB99" w:rsidR="008A1051" w:rsidRPr="00595E88" w:rsidRDefault="008A1051"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eastAsia="Times New Roman Regular" w:hAnsi="Times New Roman" w:cs="Times New Roman"/>
                <w:color w:val="000000"/>
                <w:lang w:eastAsia="zh-Hans"/>
              </w:rPr>
              <w:t xml:space="preserve">Significant lower or no difference in </w:t>
            </w:r>
            <w:r w:rsidRPr="00595E88">
              <w:rPr>
                <w:rFonts w:ascii="Times New Roman" w:eastAsia="Times New Roman Regular" w:hAnsi="Times New Roman" w:cs="Times New Roman"/>
                <w:color w:val="000000"/>
              </w:rPr>
              <w:t>KS</w:t>
            </w:r>
          </w:p>
        </w:tc>
      </w:tr>
      <w:tr w:rsidR="003B0BE5" w:rsidRPr="00595E88" w14:paraId="11C91D5F"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vMerge/>
          </w:tcPr>
          <w:p w14:paraId="2C3379D4" w14:textId="77777777" w:rsidR="008A1051" w:rsidRPr="00595E88" w:rsidRDefault="008A1051" w:rsidP="003B0BE5">
            <w:pPr>
              <w:rPr>
                <w:rFonts w:ascii="Times New Roman" w:hAnsi="Times New Roman" w:cs="Times New Roman"/>
                <w:b w:val="0"/>
              </w:rPr>
            </w:pPr>
          </w:p>
        </w:tc>
        <w:tc>
          <w:tcPr>
            <w:tcW w:w="542" w:type="dxa"/>
          </w:tcPr>
          <w:p w14:paraId="4DD58A6A"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025" w:type="dxa"/>
          </w:tcPr>
          <w:p w14:paraId="142BDA87"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543" w:type="dxa"/>
          </w:tcPr>
          <w:p w14:paraId="716B3499"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242" w:type="dxa"/>
          </w:tcPr>
          <w:p w14:paraId="38CDBD54"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332" w:type="dxa"/>
          </w:tcPr>
          <w:p w14:paraId="47E52126"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197" w:type="dxa"/>
          </w:tcPr>
          <w:p w14:paraId="3C357C48"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813" w:type="dxa"/>
          </w:tcPr>
          <w:p w14:paraId="6AEDA8F3"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944" w:type="dxa"/>
          </w:tcPr>
          <w:p w14:paraId="3A776777" w14:textId="77777777" w:rsidR="008A1051" w:rsidRPr="00595E88" w:rsidRDefault="008A1051"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r>
      <w:tr w:rsidR="003B0BE5" w:rsidRPr="00595E88" w14:paraId="6C710B6A"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6B787085" w14:textId="77777777" w:rsidR="008A1051" w:rsidRPr="00595E88" w:rsidRDefault="008A1051" w:rsidP="003B0BE5">
            <w:pPr>
              <w:rPr>
                <w:rFonts w:ascii="Times New Roman" w:hAnsi="Times New Roman" w:cs="Times New Roman"/>
                <w:b w:val="0"/>
              </w:rPr>
            </w:pPr>
            <w:r w:rsidRPr="00595E88">
              <w:rPr>
                <w:rFonts w:ascii="Times New Roman" w:hAnsi="Times New Roman" w:cs="Times New Roman"/>
                <w:b w:val="0"/>
              </w:rPr>
              <w:t>Bacteroides</w:t>
            </w:r>
          </w:p>
        </w:tc>
        <w:tc>
          <w:tcPr>
            <w:tcW w:w="542" w:type="dxa"/>
          </w:tcPr>
          <w:p w14:paraId="06818233" w14:textId="71B28A67"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316C96F3" w14:textId="6974785E"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2DE7B980" w14:textId="343A9E2B"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2DC43972" w14:textId="47D2A04D"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5BDC8B00" w14:textId="0CB07729" w:rsidR="008A1051" w:rsidRPr="00595E88" w:rsidRDefault="00702112"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c>
          <w:tcPr>
            <w:tcW w:w="1197" w:type="dxa"/>
          </w:tcPr>
          <w:p w14:paraId="36CD6EDE" w14:textId="10F30FDA" w:rsidR="008A1051" w:rsidRPr="00595E88" w:rsidRDefault="003B0BE5"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dGFuZm9yZDwvQXV0aG9yPjxZZWFyPjIwMjA8L1llYXI+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dGFuZm9yZDwvQXV0aG9yPjxZZWFyPjIwMjA8L1llYXI+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29-32]</w:t>
            </w:r>
            <w:r w:rsidRPr="00595E88">
              <w:rPr>
                <w:rFonts w:ascii="Times New Roman" w:hAnsi="Times New Roman" w:cs="Times New Roman"/>
              </w:rPr>
              <w:fldChar w:fldCharType="end"/>
            </w:r>
          </w:p>
        </w:tc>
        <w:tc>
          <w:tcPr>
            <w:tcW w:w="813" w:type="dxa"/>
          </w:tcPr>
          <w:p w14:paraId="02231BC2" w14:textId="765C8B27"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17ECA48A" w14:textId="5753478F"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3B0BE5" w:rsidRPr="00595E88" w14:paraId="604CCFBF"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7CFC4B6" w14:textId="77777777" w:rsidR="008A1051" w:rsidRPr="00595E88" w:rsidRDefault="008A1051" w:rsidP="003B0BE5">
            <w:pPr>
              <w:rPr>
                <w:rFonts w:ascii="Times New Roman" w:hAnsi="Times New Roman" w:cs="Times New Roman"/>
                <w:b w:val="0"/>
              </w:rPr>
            </w:pPr>
            <w:proofErr w:type="spellStart"/>
            <w:r w:rsidRPr="00595E88">
              <w:rPr>
                <w:rFonts w:ascii="Times New Roman" w:hAnsi="Times New Roman" w:cs="Times New Roman"/>
                <w:b w:val="0"/>
              </w:rPr>
              <w:t>Faecalibacterium</w:t>
            </w:r>
            <w:proofErr w:type="spellEnd"/>
          </w:p>
        </w:tc>
        <w:tc>
          <w:tcPr>
            <w:tcW w:w="542" w:type="dxa"/>
          </w:tcPr>
          <w:p w14:paraId="08BA66D8" w14:textId="30ED2479" w:rsidR="008A1051"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72080F15" w14:textId="149D0289" w:rsidR="008A1051"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3A3795AF" w14:textId="66770DAB" w:rsidR="008A1051"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01763A90" w14:textId="00545967" w:rsidR="008A1051"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2FB14D94" w14:textId="68D817A4"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3FF9E123" w14:textId="6EBAC0B9"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dGVybjwvQXV0aG9yPjxZZWFyPjIwMTY8L1llYXI+PFJl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dGVybjwvQXV0aG9yPjxZZWFyPjIwMTY8L1llYXI+PFJl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1]</w:t>
            </w:r>
            <w:r w:rsidRPr="00595E88">
              <w:rPr>
                <w:rFonts w:ascii="Times New Roman" w:hAnsi="Times New Roman" w:cs="Times New Roman"/>
              </w:rPr>
              <w:fldChar w:fldCharType="end"/>
            </w:r>
          </w:p>
        </w:tc>
        <w:tc>
          <w:tcPr>
            <w:tcW w:w="813" w:type="dxa"/>
          </w:tcPr>
          <w:p w14:paraId="703ECDCC" w14:textId="450FCDD0"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4</w:t>
            </w:r>
          </w:p>
        </w:tc>
        <w:tc>
          <w:tcPr>
            <w:tcW w:w="944" w:type="dxa"/>
          </w:tcPr>
          <w:p w14:paraId="3469F79B" w14:textId="2365682D"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dGFuZm9yZDwvQXV0aG9yPjxZZWFyPjIwMjA8L1llYXI+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dGFuZm9yZDwvQXV0aG9yPjxZZWFyPjIwMjA8L1llYXI+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29, 32-34]</w:t>
            </w:r>
            <w:r w:rsidRPr="00595E88">
              <w:rPr>
                <w:rFonts w:ascii="Times New Roman" w:hAnsi="Times New Roman" w:cs="Times New Roman"/>
              </w:rPr>
              <w:fldChar w:fldCharType="end"/>
            </w:r>
          </w:p>
        </w:tc>
      </w:tr>
      <w:tr w:rsidR="003B0BE5" w:rsidRPr="00595E88" w14:paraId="71FFC878"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7DCAB570" w14:textId="77777777" w:rsidR="008A1051" w:rsidRPr="00595E88" w:rsidRDefault="008A1051" w:rsidP="003B0BE5">
            <w:pPr>
              <w:rPr>
                <w:rFonts w:ascii="Times New Roman" w:hAnsi="Times New Roman" w:cs="Times New Roman"/>
                <w:b w:val="0"/>
              </w:rPr>
            </w:pPr>
            <w:r w:rsidRPr="00595E88">
              <w:rPr>
                <w:rFonts w:ascii="Times New Roman" w:hAnsi="Times New Roman" w:cs="Times New Roman"/>
                <w:b w:val="0"/>
              </w:rPr>
              <w:t>Pseudomonas</w:t>
            </w:r>
          </w:p>
        </w:tc>
        <w:tc>
          <w:tcPr>
            <w:tcW w:w="542" w:type="dxa"/>
          </w:tcPr>
          <w:p w14:paraId="649F8ED5" w14:textId="3EF676B2"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5837790A" w14:textId="10345FF0"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632B518B" w14:textId="445130CF"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0FE42454" w14:textId="79CA5EFF"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3E527465" w14:textId="0A57793C" w:rsidR="008A1051" w:rsidRPr="00595E88" w:rsidRDefault="00702112"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7C482446" w14:textId="314C65BD" w:rsidR="008A1051" w:rsidRPr="00595E88" w:rsidRDefault="003B0BE5"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ZdWFuPC9BdXRob3I+PFllYXI+MjAyMjwvWWVhcj48UmVj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ZdWFuPC9BdXRob3I+PFllYXI+MjAyMjwvWWVhcj48UmVj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5]</w:t>
            </w:r>
            <w:r w:rsidRPr="00595E88">
              <w:rPr>
                <w:rFonts w:ascii="Times New Roman" w:hAnsi="Times New Roman" w:cs="Times New Roman"/>
              </w:rPr>
              <w:fldChar w:fldCharType="end"/>
            </w:r>
          </w:p>
        </w:tc>
        <w:tc>
          <w:tcPr>
            <w:tcW w:w="813" w:type="dxa"/>
          </w:tcPr>
          <w:p w14:paraId="76A48C9C" w14:textId="63AB48C2"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21B32E31" w14:textId="3D131883"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3B0BE5" w:rsidRPr="00595E88" w14:paraId="1532CF12"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CBA860C" w14:textId="77777777" w:rsidR="008A1051" w:rsidRPr="00595E88" w:rsidRDefault="008A1051" w:rsidP="003B0BE5">
            <w:pPr>
              <w:rPr>
                <w:rFonts w:ascii="Times New Roman" w:hAnsi="Times New Roman" w:cs="Times New Roman"/>
                <w:b w:val="0"/>
              </w:rPr>
            </w:pPr>
            <w:r w:rsidRPr="00595E88">
              <w:rPr>
                <w:rFonts w:ascii="Times New Roman" w:hAnsi="Times New Roman" w:cs="Times New Roman"/>
                <w:b w:val="0"/>
              </w:rPr>
              <w:t>Eubacterium</w:t>
            </w:r>
          </w:p>
        </w:tc>
        <w:tc>
          <w:tcPr>
            <w:tcW w:w="542" w:type="dxa"/>
          </w:tcPr>
          <w:p w14:paraId="1AB56E47" w14:textId="685C33E2"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025" w:type="dxa"/>
          </w:tcPr>
          <w:p w14:paraId="3D544D45" w14:textId="61DEC75A"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IZTwvQXV0aG9yPjxZZWFyPjIwMjE8L1llYXI+PFJlY051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IZTwvQXV0aG9yPjxZZWFyPjIwMjE8L1llYXI+PFJlY051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6]</w:t>
            </w:r>
            <w:r w:rsidRPr="00595E88">
              <w:rPr>
                <w:rFonts w:ascii="Times New Roman" w:hAnsi="Times New Roman" w:cs="Times New Roman"/>
              </w:rPr>
              <w:fldChar w:fldCharType="end"/>
            </w:r>
          </w:p>
        </w:tc>
        <w:tc>
          <w:tcPr>
            <w:tcW w:w="543" w:type="dxa"/>
          </w:tcPr>
          <w:p w14:paraId="662521BC" w14:textId="343F53EC"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242" w:type="dxa"/>
          </w:tcPr>
          <w:p w14:paraId="398C290D" w14:textId="1897F542"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Uc3VqaTwvQXV0aG9yPjxZZWFyPjIwMTg8L1llYXI+PFJl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Uc3VqaTwvQXV0aG9yPjxZZWFyPjIwMTg8L1llYXI+PFJl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7, 38]</w:t>
            </w:r>
            <w:r w:rsidRPr="00595E88">
              <w:rPr>
                <w:rFonts w:ascii="Times New Roman" w:hAnsi="Times New Roman" w:cs="Times New Roman"/>
              </w:rPr>
              <w:fldChar w:fldCharType="end"/>
            </w:r>
          </w:p>
        </w:tc>
        <w:tc>
          <w:tcPr>
            <w:tcW w:w="332" w:type="dxa"/>
          </w:tcPr>
          <w:p w14:paraId="510FA5F2" w14:textId="58D2B003"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605E2707" w14:textId="11A5419C"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LaW08L0F1dGhvcj48WWVhcj4yMDIyPC9ZZWFyPjxSZWNO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=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LaW08L0F1dGhvcj48WWVhcj4yMDIyPC9ZZWFyPjxSZWNO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=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4]</w:t>
            </w:r>
            <w:r w:rsidRPr="00595E88">
              <w:rPr>
                <w:rFonts w:ascii="Times New Roman" w:hAnsi="Times New Roman" w:cs="Times New Roman"/>
              </w:rPr>
              <w:fldChar w:fldCharType="end"/>
            </w:r>
          </w:p>
        </w:tc>
        <w:tc>
          <w:tcPr>
            <w:tcW w:w="813" w:type="dxa"/>
          </w:tcPr>
          <w:p w14:paraId="170C29E3" w14:textId="25B74C4B" w:rsidR="008A1051" w:rsidRPr="00595E88" w:rsidRDefault="00702112"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48AFA3FC" w14:textId="32D43472" w:rsidR="008A1051" w:rsidRPr="00595E88" w:rsidRDefault="003B0BE5"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dGVybjwvQXV0aG9yPjxZZWFyPjIwMTY8L1llYXI+PFJl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dGVybjwvQXV0aG9yPjxZZWFyPjIwMTY8L1llYXI+PFJl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1]</w:t>
            </w:r>
            <w:r w:rsidRPr="00595E88">
              <w:rPr>
                <w:rFonts w:ascii="Times New Roman" w:hAnsi="Times New Roman" w:cs="Times New Roman"/>
              </w:rPr>
              <w:fldChar w:fldCharType="end"/>
            </w:r>
          </w:p>
        </w:tc>
      </w:tr>
      <w:tr w:rsidR="003B0BE5" w:rsidRPr="00595E88" w14:paraId="4EA0C802"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593E94D1" w14:textId="77777777" w:rsidR="008A1051" w:rsidRPr="00595E88" w:rsidRDefault="008A1051" w:rsidP="003B0BE5">
            <w:pPr>
              <w:rPr>
                <w:rFonts w:ascii="Times New Roman" w:hAnsi="Times New Roman" w:cs="Times New Roman"/>
                <w:b w:val="0"/>
              </w:rPr>
            </w:pPr>
            <w:r w:rsidRPr="00595E88">
              <w:rPr>
                <w:rFonts w:ascii="Times New Roman" w:hAnsi="Times New Roman" w:cs="Times New Roman"/>
                <w:b w:val="0"/>
              </w:rPr>
              <w:t>Parabacteroides</w:t>
            </w:r>
          </w:p>
        </w:tc>
        <w:tc>
          <w:tcPr>
            <w:tcW w:w="542" w:type="dxa"/>
          </w:tcPr>
          <w:p w14:paraId="50E0075E" w14:textId="7C835102" w:rsidR="008A1051" w:rsidRPr="00595E88" w:rsidRDefault="00702112"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025" w:type="dxa"/>
          </w:tcPr>
          <w:p w14:paraId="3D877B23" w14:textId="37763056" w:rsidR="008A1051" w:rsidRPr="00595E88" w:rsidRDefault="003B0BE5"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IZTwvQXV0aG9yPjxZZWFyPjIwMjE8L1llYXI+PFJlY051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IZTwvQXV0aG9yPjxZZWFyPjIwMjE8L1llYXI+PFJlY051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26, 36]</w:t>
            </w:r>
            <w:r w:rsidRPr="00595E88">
              <w:rPr>
                <w:rFonts w:ascii="Times New Roman" w:hAnsi="Times New Roman" w:cs="Times New Roman"/>
              </w:rPr>
              <w:fldChar w:fldCharType="end"/>
            </w:r>
          </w:p>
        </w:tc>
        <w:tc>
          <w:tcPr>
            <w:tcW w:w="543" w:type="dxa"/>
          </w:tcPr>
          <w:p w14:paraId="118BCD54" w14:textId="20A031DC"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3B50BA4D" w14:textId="3CA57759"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2307EAF3" w14:textId="32E0748A"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01CD30FE" w14:textId="67E3987D"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37DD230A" w14:textId="215DE2C1"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39961B44" w14:textId="29D0DCCF" w:rsidR="008A1051"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7DB41A68"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25D96F" w14:textId="77777777" w:rsidR="00020A8B" w:rsidRPr="00595E88" w:rsidRDefault="00020A8B" w:rsidP="003B0BE5">
            <w:pPr>
              <w:rPr>
                <w:rFonts w:ascii="Times New Roman" w:hAnsi="Times New Roman" w:cs="Times New Roman"/>
                <w:b w:val="0"/>
              </w:rPr>
            </w:pPr>
            <w:proofErr w:type="spellStart"/>
            <w:r w:rsidRPr="00595E88">
              <w:rPr>
                <w:rFonts w:ascii="Times New Roman" w:hAnsi="Times New Roman" w:cs="Times New Roman"/>
                <w:b w:val="0"/>
              </w:rPr>
              <w:t>Alistipes</w:t>
            </w:r>
            <w:proofErr w:type="spellEnd"/>
          </w:p>
        </w:tc>
        <w:tc>
          <w:tcPr>
            <w:tcW w:w="542" w:type="dxa"/>
          </w:tcPr>
          <w:p w14:paraId="0C132F99" w14:textId="4CB3AABE"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5715C3DE" w14:textId="23AA280C"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7907F9D5" w14:textId="54C7B67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242" w:type="dxa"/>
          </w:tcPr>
          <w:p w14:paraId="42084695" w14:textId="2094BA0F"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Uc3VqaTwvQXV0aG9yPjxZZWFyPjIwMjE8L1llYXI+PFJl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Uc3VqaTwvQXV0aG9yPjxZZWFyPjIwMjE8L1llYXI+PFJl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8]</w:t>
            </w:r>
            <w:r w:rsidRPr="00595E88">
              <w:rPr>
                <w:rFonts w:ascii="Times New Roman" w:hAnsi="Times New Roman" w:cs="Times New Roman"/>
              </w:rPr>
              <w:fldChar w:fldCharType="end"/>
            </w:r>
          </w:p>
        </w:tc>
        <w:tc>
          <w:tcPr>
            <w:tcW w:w="332" w:type="dxa"/>
          </w:tcPr>
          <w:p w14:paraId="528892AD" w14:textId="08557AD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5C6FDACD" w14:textId="5256D1DD"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4A29D026" w14:textId="03F68DA0"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41232E4D" w14:textId="394A76F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DaGVuPC9BdXRob3I+PFllYXI+MjAyMTwvWWVhcj48UmVj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DaGVuPC9BdXRob3I+PFllYXI+MjAyMTwvWWVhcj48UmVj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2]</w:t>
            </w:r>
            <w:r w:rsidRPr="00595E88">
              <w:rPr>
                <w:rFonts w:ascii="Times New Roman" w:hAnsi="Times New Roman" w:cs="Times New Roman"/>
              </w:rPr>
              <w:fldChar w:fldCharType="end"/>
            </w:r>
          </w:p>
        </w:tc>
      </w:tr>
      <w:tr w:rsidR="00020A8B" w:rsidRPr="00595E88" w14:paraId="5D3DBC6D"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01661134" w14:textId="77777777" w:rsidR="00020A8B" w:rsidRPr="00595E88" w:rsidRDefault="00020A8B" w:rsidP="003B0BE5">
            <w:pPr>
              <w:rPr>
                <w:rFonts w:ascii="Times New Roman" w:hAnsi="Times New Roman" w:cs="Times New Roman"/>
                <w:b w:val="0"/>
              </w:rPr>
            </w:pPr>
            <w:proofErr w:type="spellStart"/>
            <w:r w:rsidRPr="00595E88">
              <w:rPr>
                <w:rFonts w:ascii="Times New Roman" w:hAnsi="Times New Roman" w:cs="Times New Roman"/>
                <w:b w:val="0"/>
              </w:rPr>
              <w:t>Ruminococcus</w:t>
            </w:r>
            <w:proofErr w:type="spellEnd"/>
          </w:p>
        </w:tc>
        <w:tc>
          <w:tcPr>
            <w:tcW w:w="542" w:type="dxa"/>
          </w:tcPr>
          <w:p w14:paraId="43AEB076" w14:textId="0410F243"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1FB47E08" w14:textId="192A96E2"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6A53ABB5" w14:textId="1C543DDC"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26EF1E70" w14:textId="66D5D059"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3E6F86CE" w14:textId="4B3C7BAA"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579357B0" w14:textId="6A60F75B"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4A97E662" w14:textId="482684AF"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406E2993" w14:textId="08BD0206"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3F9D1009"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4727B24"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Bifidobacterium</w:t>
            </w:r>
          </w:p>
        </w:tc>
        <w:tc>
          <w:tcPr>
            <w:tcW w:w="542" w:type="dxa"/>
          </w:tcPr>
          <w:p w14:paraId="56EAC9E0" w14:textId="33DDBCA3"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084F8041" w14:textId="5C9A98BF"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6CF7E3F9" w14:textId="170E627D"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7CF1C7A8" w14:textId="1DE51DDE"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62857024" w14:textId="5D16D8DF"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342BF583" w14:textId="508AD67A"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157673AA" w14:textId="24A3E554"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c>
          <w:tcPr>
            <w:tcW w:w="944" w:type="dxa"/>
          </w:tcPr>
          <w:p w14:paraId="7C4008C3" w14:textId="09CA2883" w:rsidR="00020A8B" w:rsidRPr="00595E88" w:rsidRDefault="00020A8B" w:rsidP="00882B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TdGFuZm9yZDwvQXV0aG9yPjxZZWFyPjIwMjA8L1llYXI+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TdGFuZm9yZDwvQXV0aG9yPjxZZWFyPjIwMjA8L1llYXI+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29, 30, 34]</w:t>
            </w:r>
            <w:r w:rsidRPr="00595E88">
              <w:rPr>
                <w:rFonts w:ascii="Times New Roman" w:hAnsi="Times New Roman" w:cs="Times New Roman"/>
              </w:rPr>
              <w:fldChar w:fldCharType="end"/>
            </w:r>
          </w:p>
        </w:tc>
      </w:tr>
      <w:tr w:rsidR="00020A8B" w:rsidRPr="00595E88" w14:paraId="5854CF42" w14:textId="77777777" w:rsidTr="008B3178">
        <w:tc>
          <w:tcPr>
            <w:cnfStyle w:val="001000000000" w:firstRow="0" w:lastRow="0" w:firstColumn="1" w:lastColumn="0" w:oddVBand="0" w:evenVBand="0" w:oddHBand="0" w:evenHBand="0" w:firstRowFirstColumn="0" w:firstRowLastColumn="0" w:lastRowFirstColumn="0" w:lastRowLastColumn="0"/>
            <w:tcW w:w="1662" w:type="dxa"/>
            <w:vMerge w:val="restart"/>
          </w:tcPr>
          <w:p w14:paraId="077CF207"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Genus</w:t>
            </w:r>
          </w:p>
        </w:tc>
        <w:tc>
          <w:tcPr>
            <w:tcW w:w="1567" w:type="dxa"/>
            <w:gridSpan w:val="2"/>
          </w:tcPr>
          <w:p w14:paraId="77C182D0" w14:textId="77777777"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Significant higher in AKI</w:t>
            </w:r>
          </w:p>
          <w:p w14:paraId="5F5DB854" w14:textId="63C0D53D"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85" w:type="dxa"/>
            <w:gridSpan w:val="2"/>
          </w:tcPr>
          <w:p w14:paraId="29755ACA" w14:textId="7E15D548"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eastAsia="Times New Roman Regular" w:hAnsi="Times New Roman" w:cs="Times New Roman"/>
                <w:color w:val="000000"/>
                <w:lang w:eastAsia="zh-Hans"/>
              </w:rPr>
              <w:t>Significant lower or no difference in AKI</w:t>
            </w:r>
          </w:p>
        </w:tc>
        <w:tc>
          <w:tcPr>
            <w:tcW w:w="1529" w:type="dxa"/>
            <w:gridSpan w:val="2"/>
          </w:tcPr>
          <w:p w14:paraId="1628BCEB" w14:textId="2F9FECD1"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Significant higher in DN</w:t>
            </w:r>
          </w:p>
        </w:tc>
        <w:tc>
          <w:tcPr>
            <w:tcW w:w="1757" w:type="dxa"/>
            <w:gridSpan w:val="2"/>
          </w:tcPr>
          <w:p w14:paraId="33E44C6D" w14:textId="4796F659"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eastAsia="Times New Roman Regular" w:hAnsi="Times New Roman" w:cs="Times New Roman"/>
                <w:color w:val="000000"/>
                <w:lang w:eastAsia="zh-Hans"/>
              </w:rPr>
              <w:t xml:space="preserve">Significant lower or no difference in </w:t>
            </w:r>
            <w:r w:rsidRPr="00595E88">
              <w:rPr>
                <w:rFonts w:ascii="Times New Roman" w:eastAsia="Times New Roman Regular" w:hAnsi="Times New Roman" w:cs="Times New Roman"/>
                <w:color w:val="000000"/>
              </w:rPr>
              <w:t>DN</w:t>
            </w:r>
          </w:p>
        </w:tc>
      </w:tr>
      <w:tr w:rsidR="00020A8B" w:rsidRPr="00595E88" w14:paraId="3E40C716" w14:textId="77777777" w:rsidTr="00020A8B">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662" w:type="dxa"/>
            <w:vMerge/>
          </w:tcPr>
          <w:p w14:paraId="489FF2C3" w14:textId="55C456DA" w:rsidR="00020A8B" w:rsidRPr="00595E88" w:rsidRDefault="00020A8B" w:rsidP="003B0BE5">
            <w:pPr>
              <w:rPr>
                <w:rFonts w:ascii="Times New Roman" w:hAnsi="Times New Roman" w:cs="Times New Roman"/>
                <w:b w:val="0"/>
              </w:rPr>
            </w:pPr>
          </w:p>
        </w:tc>
        <w:tc>
          <w:tcPr>
            <w:tcW w:w="542" w:type="dxa"/>
          </w:tcPr>
          <w:p w14:paraId="3B31103C"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025" w:type="dxa"/>
          </w:tcPr>
          <w:p w14:paraId="6448AF20"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543" w:type="dxa"/>
          </w:tcPr>
          <w:p w14:paraId="53735CF4"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242" w:type="dxa"/>
          </w:tcPr>
          <w:p w14:paraId="0BC1DFED"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332" w:type="dxa"/>
          </w:tcPr>
          <w:p w14:paraId="27B82E10"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1197" w:type="dxa"/>
          </w:tcPr>
          <w:p w14:paraId="5FCBE0AC"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c>
          <w:tcPr>
            <w:tcW w:w="813" w:type="dxa"/>
          </w:tcPr>
          <w:p w14:paraId="2B76FD8D"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n</w:t>
            </w:r>
          </w:p>
        </w:tc>
        <w:tc>
          <w:tcPr>
            <w:tcW w:w="944" w:type="dxa"/>
          </w:tcPr>
          <w:p w14:paraId="0EE9E69D" w14:textId="7777777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Citation</w:t>
            </w:r>
          </w:p>
        </w:tc>
      </w:tr>
      <w:tr w:rsidR="00020A8B" w:rsidRPr="00595E88" w14:paraId="2D824674"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56227DB8"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Bacteroides</w:t>
            </w:r>
          </w:p>
        </w:tc>
        <w:tc>
          <w:tcPr>
            <w:tcW w:w="542" w:type="dxa"/>
          </w:tcPr>
          <w:p w14:paraId="043DD6D0" w14:textId="2D8F8E97"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53668A4E" w14:textId="775E0873"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1FD4BAA3" w14:textId="374F5916"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3F08D30F" w14:textId="7A197DC0"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5095CA1A" w14:textId="3EA195D1"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197" w:type="dxa"/>
          </w:tcPr>
          <w:p w14:paraId="1D77379E" w14:textId="3EAE4C5B" w:rsidR="00020A8B" w:rsidRPr="00595E88" w:rsidRDefault="00020A8B" w:rsidP="009A7E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aaGFuZzwvQXV0aG9yPjxZZWFyPjIwMjI8L1llYXI+PFJl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aaGFuZzwvQXV0aG9yPjxZZWFyPjIwMjI8L1llYXI+PFJl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9, 40]</w:t>
            </w:r>
            <w:r w:rsidRPr="00595E88">
              <w:rPr>
                <w:rFonts w:ascii="Times New Roman" w:hAnsi="Times New Roman" w:cs="Times New Roman"/>
              </w:rPr>
              <w:fldChar w:fldCharType="end"/>
            </w:r>
          </w:p>
        </w:tc>
        <w:tc>
          <w:tcPr>
            <w:tcW w:w="813" w:type="dxa"/>
          </w:tcPr>
          <w:p w14:paraId="019D58A8" w14:textId="57FD45A5"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0C5ED79D" w14:textId="5D4114D6" w:rsidR="00020A8B" w:rsidRPr="00595E88" w:rsidRDefault="00020A8B" w:rsidP="009A7E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r>
            <w:r w:rsidRPr="00595E88">
              <w:rPr>
                <w:rFonts w:ascii="Times New Roman" w:hAnsi="Times New Roman" w:cs="Times New Roman"/>
              </w:rPr>
              <w:instrText xml:space="preserve"> ADDIN EN.CITE &lt;EndNote&gt;&lt;Cite&gt;&lt;Author&gt;Wang&lt;/Author&gt;&lt;Year&gt;2020&lt;/Year&gt;&lt;RecNum&gt;1070&lt;/RecNum&gt;&lt;DisplayText&gt;[41]&lt;/DisplayText&gt;&lt;record&gt;&lt;rec-number&gt;1070&lt;/rec-number&gt;&lt;foreign-keys&gt;&lt;key app="EN" db-id="dzszrawtrfxvvter2d5p9pte2px5fdtwpv5d" timestamp="1660048340"&gt;1070&lt;/key&gt;&lt;/foreign-keys&gt;&lt;ref-type name="Journal Article"&gt;17&lt;/ref-type&gt;&lt;contributors&gt;&lt;authors&gt;&lt;author&gt;Wang, Y.&lt;/author&gt;&lt;author&gt;Ye, X.&lt;/author&gt;&lt;author&gt;Ding, D.&lt;/author&gt;&lt;author&gt;Lu, Y.&lt;/author&gt;&lt;/authors&gt;&lt;/contributors&gt;&lt;auth-address&gt;Department of Endocrinology, the Second Affiliated Hospital of Nanjing Medical University, Nanjing, China.&lt;/auth-address&gt;&lt;titles&gt;&lt;title&gt;Characteristics of the intestinal flora in patients with peripheral neuropathy associated with type 2 diabetes&lt;/title&gt;&lt;secondary-title&gt;J Int Med Res&lt;/secondary-title&gt;&lt;/titles&gt;&lt;periodical&gt;&lt;full-title&gt;J Int Med Res&lt;/full-title&gt;&lt;/periodical&gt;&lt;pages&gt;300060520936806&lt;/pages&gt;&lt;volume&gt;48&lt;/volume&gt;&lt;number&gt;9&lt;/number&gt;&lt;edition&gt;2020/09/18&lt;/edition&gt;&lt;keywords&gt;&lt;keyword&gt;Aged&lt;/keyword&gt;&lt;keyword&gt;Clostridiales&lt;/keyword&gt;&lt;keyword&gt;*Diabetes Mellitus, Type 2/complications/microbiology&lt;/keyword&gt;&lt;keyword&gt;Female&lt;/keyword&gt;&lt;keyword&gt;*Gastrointestinal Microbiome&lt;/keyword&gt;&lt;keyword&gt;Humans&lt;/keyword&gt;&lt;keyword&gt;Male&lt;/keyword&gt;&lt;keyword&gt;Middle Aged&lt;/keyword&gt;&lt;keyword&gt;Diabetic peripheral neuropathy&lt;/keyword&gt;&lt;keyword&gt;bile acids&lt;/keyword&gt;&lt;keyword&gt;blood chemistry&lt;/keyword&gt;&lt;keyword&gt;gastrointestinal microbiota&lt;/keyword&gt;&lt;keyword&gt;insulin resistance&lt;/keyword&gt;&lt;keyword&gt;microbial diversity&lt;/keyword&gt;&lt;keyword&gt;richness&lt;/keyword&gt;&lt;keyword&gt;type 2 diabetes&lt;/keyword&gt;&lt;/keywords&gt;&lt;dates&gt;&lt;year&gt;2020&lt;/year&gt;&lt;pub-dates&gt;&lt;date&gt;Sep&lt;/date&gt;&lt;/pub-dates&gt;&lt;/dates&gt;&lt;isbn&gt;0300-0605 (Print)&amp;#xD;0300-0605&lt;/isbn&gt;&lt;accession-num&gt;32938282&lt;/accession-num&gt;&lt;urls&gt;&lt;/urls&gt;&lt;custom2&gt;PMC7503028&lt;/custom2&gt;&lt;electronic-resource-num&gt;10.1177/0300060520936806&lt;/electronic-resource-num&gt;&lt;remote-database-provider&gt;NLM&lt;/remote-database-provider&gt;&lt;language&gt;eng&lt;/language&gt;&lt;/record&gt;&lt;/Cite&gt;&lt;/EndNote&gt;</w:instrText>
            </w:r>
            <w:r w:rsidRPr="00595E88">
              <w:rPr>
                <w:rFonts w:ascii="Times New Roman" w:hAnsi="Times New Roman" w:cs="Times New Roman"/>
              </w:rPr>
              <w:fldChar w:fldCharType="separate"/>
            </w:r>
            <w:r w:rsidRPr="00595E88">
              <w:rPr>
                <w:rFonts w:ascii="Times New Roman" w:hAnsi="Times New Roman" w:cs="Times New Roman"/>
                <w:noProof/>
              </w:rPr>
              <w:t>[41]</w:t>
            </w:r>
            <w:r w:rsidRPr="00595E88">
              <w:rPr>
                <w:rFonts w:ascii="Times New Roman" w:hAnsi="Times New Roman" w:cs="Times New Roman"/>
              </w:rPr>
              <w:fldChar w:fldCharType="end"/>
            </w:r>
          </w:p>
        </w:tc>
      </w:tr>
      <w:tr w:rsidR="00020A8B" w:rsidRPr="00595E88" w14:paraId="1180AD16"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9D599C1" w14:textId="77777777" w:rsidR="00020A8B" w:rsidRPr="00595E88" w:rsidRDefault="00020A8B" w:rsidP="003B0BE5">
            <w:pPr>
              <w:rPr>
                <w:rFonts w:ascii="Times New Roman" w:hAnsi="Times New Roman" w:cs="Times New Roman"/>
                <w:b w:val="0"/>
              </w:rPr>
            </w:pPr>
            <w:proofErr w:type="spellStart"/>
            <w:r w:rsidRPr="00595E88">
              <w:rPr>
                <w:rFonts w:ascii="Times New Roman" w:hAnsi="Times New Roman" w:cs="Times New Roman"/>
                <w:b w:val="0"/>
              </w:rPr>
              <w:t>Faecalibacterium</w:t>
            </w:r>
            <w:proofErr w:type="spellEnd"/>
          </w:p>
        </w:tc>
        <w:tc>
          <w:tcPr>
            <w:tcW w:w="542" w:type="dxa"/>
          </w:tcPr>
          <w:p w14:paraId="12787FDC" w14:textId="5105CBFA"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33CDC4A8" w14:textId="666F08D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77FE4189" w14:textId="3EFA2A02"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7025232C" w14:textId="1E2A60ED"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5BC3394E" w14:textId="26301141"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6B7A5BF2" w14:textId="1D12C13C"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5026415C" w14:textId="2A65B92A"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3</w:t>
            </w:r>
          </w:p>
        </w:tc>
        <w:tc>
          <w:tcPr>
            <w:tcW w:w="944" w:type="dxa"/>
          </w:tcPr>
          <w:p w14:paraId="66A6365E" w14:textId="4A4A161D" w:rsidR="00020A8B" w:rsidRPr="00595E88" w:rsidRDefault="00020A8B" w:rsidP="009A7E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aaGFuZzwvQXV0aG9yPjxZZWFyPjIwMjI8L1llYXI+PFJl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aaGFuZzwvQXV0aG9yPjxZZWFyPjIwMjI8L1llYXI+PFJl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9, 41, 42]</w:t>
            </w:r>
            <w:r w:rsidRPr="00595E88">
              <w:rPr>
                <w:rFonts w:ascii="Times New Roman" w:hAnsi="Times New Roman" w:cs="Times New Roman"/>
              </w:rPr>
              <w:fldChar w:fldCharType="end"/>
            </w:r>
          </w:p>
        </w:tc>
      </w:tr>
      <w:tr w:rsidR="00020A8B" w:rsidRPr="00595E88" w14:paraId="4699F828" w14:textId="77777777" w:rsidTr="00020A8B">
        <w:trPr>
          <w:trHeight w:val="436"/>
        </w:trPr>
        <w:tc>
          <w:tcPr>
            <w:cnfStyle w:val="001000000000" w:firstRow="0" w:lastRow="0" w:firstColumn="1" w:lastColumn="0" w:oddVBand="0" w:evenVBand="0" w:oddHBand="0" w:evenHBand="0" w:firstRowFirstColumn="0" w:firstRowLastColumn="0" w:lastRowFirstColumn="0" w:lastRowLastColumn="0"/>
            <w:tcW w:w="1662" w:type="dxa"/>
          </w:tcPr>
          <w:p w14:paraId="107CDEEA"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Pseudomonas</w:t>
            </w:r>
          </w:p>
        </w:tc>
        <w:tc>
          <w:tcPr>
            <w:tcW w:w="542" w:type="dxa"/>
          </w:tcPr>
          <w:p w14:paraId="21807A25" w14:textId="1331C7FB"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58DAADB0" w14:textId="77D191B1"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58462761" w14:textId="5AD5218A"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1661AA67" w14:textId="3D7482E0"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3BD2F60E" w14:textId="3E389B33"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27363940" w14:textId="1CA6D16A"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663F0EA2" w14:textId="1C0F39FA"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1C215A82" w14:textId="0F2FFEC5"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66B32396"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BD1E296"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Eubacterium</w:t>
            </w:r>
          </w:p>
        </w:tc>
        <w:tc>
          <w:tcPr>
            <w:tcW w:w="542" w:type="dxa"/>
          </w:tcPr>
          <w:p w14:paraId="5DEE55FA" w14:textId="54C2BA2F"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1B654E96" w14:textId="4D6D6E72"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18848026" w14:textId="39CD99C0"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2E34F95D" w14:textId="1F903471"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414F2A2B" w14:textId="6E174311"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1511951B" w14:textId="0D74D78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5E91EC59" w14:textId="1B7D3B27"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944" w:type="dxa"/>
          </w:tcPr>
          <w:p w14:paraId="1F24ED5F" w14:textId="1B91F3F2" w:rsidR="00020A8B" w:rsidRPr="00595E88" w:rsidRDefault="00020A8B" w:rsidP="009A7E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aaGFuZzwvQXV0aG9yPjxZZWFyPjIwMjI8L1llYXI+PFJl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aaGFuZzwvQXV0aG9yPjxZZWFyPjIwMjI8L1llYXI+PFJl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9]</w:t>
            </w:r>
            <w:r w:rsidRPr="00595E88">
              <w:rPr>
                <w:rFonts w:ascii="Times New Roman" w:hAnsi="Times New Roman" w:cs="Times New Roman"/>
              </w:rPr>
              <w:fldChar w:fldCharType="end"/>
            </w:r>
          </w:p>
        </w:tc>
      </w:tr>
      <w:tr w:rsidR="00020A8B" w:rsidRPr="00595E88" w14:paraId="0A6D666C"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016915AD"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Parabacteroides</w:t>
            </w:r>
          </w:p>
        </w:tc>
        <w:tc>
          <w:tcPr>
            <w:tcW w:w="542" w:type="dxa"/>
          </w:tcPr>
          <w:p w14:paraId="37713BB4" w14:textId="36EF5B36"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0E0C4887" w14:textId="178AF3A5"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084723B6" w14:textId="7A3896C8"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2C31A73A" w14:textId="67FD7EA6"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07E9390F" w14:textId="202C7E21"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197" w:type="dxa"/>
          </w:tcPr>
          <w:p w14:paraId="193EB7E3" w14:textId="65EF7C3F"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813" w:type="dxa"/>
          </w:tcPr>
          <w:p w14:paraId="1621453A" w14:textId="2A4A6138"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156979AC" w14:textId="02805978"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279B60B0"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1FEF3C9" w14:textId="77777777" w:rsidR="00020A8B" w:rsidRPr="00595E88" w:rsidRDefault="00020A8B" w:rsidP="003B0BE5">
            <w:pPr>
              <w:rPr>
                <w:rFonts w:ascii="Times New Roman" w:hAnsi="Times New Roman" w:cs="Times New Roman"/>
                <w:b w:val="0"/>
              </w:rPr>
            </w:pPr>
            <w:proofErr w:type="spellStart"/>
            <w:r w:rsidRPr="00595E88">
              <w:rPr>
                <w:rFonts w:ascii="Times New Roman" w:hAnsi="Times New Roman" w:cs="Times New Roman"/>
                <w:b w:val="0"/>
              </w:rPr>
              <w:t>Alistipes</w:t>
            </w:r>
            <w:proofErr w:type="spellEnd"/>
          </w:p>
        </w:tc>
        <w:tc>
          <w:tcPr>
            <w:tcW w:w="542" w:type="dxa"/>
          </w:tcPr>
          <w:p w14:paraId="4CDB227C" w14:textId="65989C51"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0DC6DF4B" w14:textId="2AB1C943"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2170F778" w14:textId="02F09A39"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05D28B6B" w14:textId="6359301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793B2CA8" w14:textId="2E53182B"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1</w:t>
            </w:r>
          </w:p>
        </w:tc>
        <w:tc>
          <w:tcPr>
            <w:tcW w:w="1197" w:type="dxa"/>
          </w:tcPr>
          <w:p w14:paraId="6E2D3059" w14:textId="70F80FE0" w:rsidR="00020A8B" w:rsidRPr="00595E88" w:rsidRDefault="00020A8B" w:rsidP="009A7E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aaGFuZzwvQXV0aG9yPjxZZWFyPjIwMjI8L1llYXI+PFJl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aaGFuZzwvQXV0aG9yPjxZZWFyPjIwMjI8L1llYXI+PFJl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9]</w:t>
            </w:r>
            <w:r w:rsidRPr="00595E88">
              <w:rPr>
                <w:rFonts w:ascii="Times New Roman" w:hAnsi="Times New Roman" w:cs="Times New Roman"/>
              </w:rPr>
              <w:fldChar w:fldCharType="end"/>
            </w:r>
          </w:p>
        </w:tc>
        <w:tc>
          <w:tcPr>
            <w:tcW w:w="813" w:type="dxa"/>
          </w:tcPr>
          <w:p w14:paraId="56A4C855" w14:textId="2C65E40E"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0AA6446B" w14:textId="5BEAA894"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79F53021" w14:textId="77777777" w:rsidTr="00020A8B">
        <w:tc>
          <w:tcPr>
            <w:cnfStyle w:val="001000000000" w:firstRow="0" w:lastRow="0" w:firstColumn="1" w:lastColumn="0" w:oddVBand="0" w:evenVBand="0" w:oddHBand="0" w:evenHBand="0" w:firstRowFirstColumn="0" w:firstRowLastColumn="0" w:lastRowFirstColumn="0" w:lastRowLastColumn="0"/>
            <w:tcW w:w="1662" w:type="dxa"/>
          </w:tcPr>
          <w:p w14:paraId="0ED91309" w14:textId="77777777" w:rsidR="00020A8B" w:rsidRPr="00595E88" w:rsidRDefault="00020A8B" w:rsidP="003B0BE5">
            <w:pPr>
              <w:rPr>
                <w:rFonts w:ascii="Times New Roman" w:hAnsi="Times New Roman" w:cs="Times New Roman"/>
                <w:b w:val="0"/>
              </w:rPr>
            </w:pPr>
            <w:proofErr w:type="spellStart"/>
            <w:r w:rsidRPr="00595E88">
              <w:rPr>
                <w:rFonts w:ascii="Times New Roman" w:hAnsi="Times New Roman" w:cs="Times New Roman"/>
                <w:b w:val="0"/>
              </w:rPr>
              <w:t>Ruminococcus</w:t>
            </w:r>
            <w:proofErr w:type="spellEnd"/>
          </w:p>
        </w:tc>
        <w:tc>
          <w:tcPr>
            <w:tcW w:w="542" w:type="dxa"/>
          </w:tcPr>
          <w:p w14:paraId="38BC049B" w14:textId="70A66E27"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20097AF6" w14:textId="3BDCD00F"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26BF023D" w14:textId="6F976CE0"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08C5B3F5" w14:textId="1F38C1E4"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239570A8" w14:textId="44D2EAA9"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197" w:type="dxa"/>
          </w:tcPr>
          <w:p w14:paraId="370FAEC7" w14:textId="0FEBFFB2" w:rsidR="00020A8B" w:rsidRPr="00595E88" w:rsidRDefault="00020A8B" w:rsidP="009A7E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XYW5nPC9BdXRob3I+PFllYXI+MjAyMDwvWWVhcj48UmVj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==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XYW5nPC9BdXRob3I+PFllYXI+MjAyMDwvWWVhcj48UmVj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==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41, 42]</w:t>
            </w:r>
            <w:r w:rsidRPr="00595E88">
              <w:rPr>
                <w:rFonts w:ascii="Times New Roman" w:hAnsi="Times New Roman" w:cs="Times New Roman"/>
              </w:rPr>
              <w:fldChar w:fldCharType="end"/>
            </w:r>
          </w:p>
        </w:tc>
        <w:tc>
          <w:tcPr>
            <w:tcW w:w="813" w:type="dxa"/>
          </w:tcPr>
          <w:p w14:paraId="6FB0E8A6" w14:textId="381D312E"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70DA18C5" w14:textId="52F470BA" w:rsidR="00020A8B" w:rsidRPr="00595E88" w:rsidRDefault="00020A8B" w:rsidP="003B0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r w:rsidR="00020A8B" w:rsidRPr="00595E88" w14:paraId="0CD75B00" w14:textId="77777777" w:rsidTr="00020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E4457DA" w14:textId="77777777" w:rsidR="00020A8B" w:rsidRPr="00595E88" w:rsidRDefault="00020A8B" w:rsidP="003B0BE5">
            <w:pPr>
              <w:rPr>
                <w:rFonts w:ascii="Times New Roman" w:hAnsi="Times New Roman" w:cs="Times New Roman"/>
                <w:b w:val="0"/>
              </w:rPr>
            </w:pPr>
            <w:r w:rsidRPr="00595E88">
              <w:rPr>
                <w:rFonts w:ascii="Times New Roman" w:hAnsi="Times New Roman" w:cs="Times New Roman"/>
                <w:b w:val="0"/>
              </w:rPr>
              <w:t>Bifidobacterium</w:t>
            </w:r>
          </w:p>
        </w:tc>
        <w:tc>
          <w:tcPr>
            <w:tcW w:w="542" w:type="dxa"/>
          </w:tcPr>
          <w:p w14:paraId="2EEB1565" w14:textId="34341409"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025" w:type="dxa"/>
          </w:tcPr>
          <w:p w14:paraId="0BA09D4F" w14:textId="4CF16473"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543" w:type="dxa"/>
          </w:tcPr>
          <w:p w14:paraId="2BBF9C78" w14:textId="5F730CB0"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1242" w:type="dxa"/>
          </w:tcPr>
          <w:p w14:paraId="70E266FB" w14:textId="5BBA9301"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332" w:type="dxa"/>
          </w:tcPr>
          <w:p w14:paraId="38959EA6" w14:textId="6A812258"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2</w:t>
            </w:r>
          </w:p>
        </w:tc>
        <w:tc>
          <w:tcPr>
            <w:tcW w:w="1197" w:type="dxa"/>
          </w:tcPr>
          <w:p w14:paraId="5EF41CB2" w14:textId="50D10937" w:rsidR="00020A8B" w:rsidRPr="00595E88" w:rsidRDefault="00020A8B" w:rsidP="009A7E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fldChar w:fldCharType="begin">
                <w:fldData xml:space="preserve">PEVuZE5vdGU+PENpdGU+PEF1dGhvcj5aaGFuZzwvQXV0aG9yPjxZZWFyPjIwMjI8L1llYXI+PFJl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</w:fldData>
              </w:fldChar>
            </w:r>
            <w:r w:rsidRPr="00595E88">
              <w:rPr>
                <w:rFonts w:ascii="Times New Roman" w:hAnsi="Times New Roman" w:cs="Times New Roman"/>
              </w:rPr>
              <w:instrText xml:space="preserve"> ADDIN EN.CITE </w:instrText>
            </w:r>
            <w:r w:rsidRPr="00595E88">
              <w:rPr>
                <w:rFonts w:ascii="Times New Roman" w:hAnsi="Times New Roman" w:cs="Times New Roman"/>
              </w:rPr>
              <w:fldChar w:fldCharType="begin">
                <w:fldData xml:space="preserve">PEVuZE5vdGU+PENpdGU+PEF1dGhvcj5aaGFuZzwvQXV0aG9yPjxZZWFyPjIwMjI8L1llYXI+PFJl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</w:fldData>
              </w:fldChar>
            </w:r>
            <w:r w:rsidRPr="00595E88">
              <w:rPr>
                <w:rFonts w:ascii="Times New Roman" w:hAnsi="Times New Roman" w:cs="Times New Roman"/>
              </w:rPr>
              <w:instrText xml:space="preserve"> ADDIN EN.CITE.DATA </w:instrText>
            </w:r>
            <w:r w:rsidRPr="00595E88">
              <w:rPr>
                <w:rFonts w:ascii="Times New Roman" w:hAnsi="Times New Roman" w:cs="Times New Roman"/>
              </w:rPr>
            </w:r>
            <w:r w:rsidRPr="00595E88">
              <w:rPr>
                <w:rFonts w:ascii="Times New Roman" w:hAnsi="Times New Roman" w:cs="Times New Roman"/>
              </w:rPr>
              <w:fldChar w:fldCharType="end"/>
            </w:r>
            <w:r w:rsidRPr="00595E88">
              <w:rPr>
                <w:rFonts w:ascii="Times New Roman" w:hAnsi="Times New Roman" w:cs="Times New Roman"/>
              </w:rPr>
            </w:r>
            <w:r w:rsidRPr="00595E88">
              <w:rPr>
                <w:rFonts w:ascii="Times New Roman" w:hAnsi="Times New Roman" w:cs="Times New Roman"/>
              </w:rPr>
              <w:fldChar w:fldCharType="separate"/>
            </w:r>
            <w:r w:rsidRPr="00595E88">
              <w:rPr>
                <w:rFonts w:ascii="Times New Roman" w:hAnsi="Times New Roman" w:cs="Times New Roman"/>
                <w:noProof/>
              </w:rPr>
              <w:t>[39, 42]</w:t>
            </w:r>
            <w:r w:rsidRPr="00595E88">
              <w:rPr>
                <w:rFonts w:ascii="Times New Roman" w:hAnsi="Times New Roman" w:cs="Times New Roman"/>
              </w:rPr>
              <w:fldChar w:fldCharType="end"/>
            </w:r>
          </w:p>
        </w:tc>
        <w:tc>
          <w:tcPr>
            <w:tcW w:w="813" w:type="dxa"/>
          </w:tcPr>
          <w:p w14:paraId="55FDC310" w14:textId="28112209"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c>
          <w:tcPr>
            <w:tcW w:w="944" w:type="dxa"/>
          </w:tcPr>
          <w:p w14:paraId="033113F5" w14:textId="345381B8" w:rsidR="00020A8B" w:rsidRPr="00595E88" w:rsidRDefault="00020A8B" w:rsidP="003B0B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95E88">
              <w:rPr>
                <w:rFonts w:ascii="Times New Roman" w:hAnsi="Times New Roman" w:cs="Times New Roman"/>
              </w:rPr>
              <w:t>/</w:t>
            </w:r>
          </w:p>
        </w:tc>
      </w:tr>
    </w:tbl>
    <w:p w14:paraId="4094CBE4" w14:textId="77777777" w:rsidR="00FD3458" w:rsidRPr="00595E88" w:rsidRDefault="00FD3458">
      <w:pPr>
        <w:rPr>
          <w:rFonts w:ascii="Times New Roman" w:hAnsi="Times New Roman" w:cs="Times New Roman"/>
        </w:rPr>
      </w:pPr>
    </w:p>
    <w:p w14:paraId="79BEC634" w14:textId="77777777" w:rsidR="00FD3458" w:rsidRPr="00595E88" w:rsidRDefault="00FD3458">
      <w:pPr>
        <w:rPr>
          <w:rFonts w:ascii="Times New Roman" w:hAnsi="Times New Roman" w:cs="Times New Roman"/>
        </w:rPr>
      </w:pPr>
    </w:p>
    <w:p w14:paraId="78F419E1" w14:textId="77777777" w:rsidR="00595E88" w:rsidRPr="00595E88" w:rsidRDefault="00FD3458" w:rsidP="00595E88">
      <w:pPr>
        <w:pStyle w:val="EndNoteBibliography"/>
        <w:ind w:left="720" w:hanging="720"/>
        <w:rPr>
          <w:rFonts w:ascii="Times New Roman" w:hAnsi="Times New Roman" w:cs="Times New Roman"/>
          <w:noProof/>
        </w:rPr>
      </w:pPr>
      <w:r w:rsidRPr="00595E88">
        <w:rPr>
          <w:rFonts w:ascii="Times New Roman" w:hAnsi="Times New Roman" w:cs="Times New Roman"/>
        </w:rPr>
        <w:fldChar w:fldCharType="begin"/>
      </w:r>
      <w:r w:rsidRPr="00595E88">
        <w:rPr>
          <w:rFonts w:ascii="Times New Roman" w:hAnsi="Times New Roman" w:cs="Times New Roman"/>
        </w:rPr>
        <w:instrText xml:space="preserve"> ADDIN EN.REFLIST </w:instrText>
      </w:r>
      <w:r w:rsidRPr="00595E88">
        <w:rPr>
          <w:rFonts w:ascii="Times New Roman" w:hAnsi="Times New Roman" w:cs="Times New Roman"/>
        </w:rPr>
        <w:fldChar w:fldCharType="separate"/>
      </w:r>
      <w:r w:rsidR="00595E88" w:rsidRPr="00595E88">
        <w:rPr>
          <w:rFonts w:ascii="Times New Roman" w:hAnsi="Times New Roman" w:cs="Times New Roman"/>
          <w:noProof/>
        </w:rPr>
        <w:t>1.</w:t>
      </w:r>
      <w:r w:rsidR="00595E88" w:rsidRPr="00595E88">
        <w:rPr>
          <w:rFonts w:ascii="Times New Roman" w:hAnsi="Times New Roman" w:cs="Times New Roman"/>
          <w:noProof/>
        </w:rPr>
        <w:tab/>
        <w:t xml:space="preserve">Sato N, Kakuta M, Hasegawa T, Yamaguchi R, Uchino E, Murashita K, et al. </w:t>
      </w:r>
      <w:r w:rsidR="00595E88" w:rsidRPr="00595E88">
        <w:rPr>
          <w:rFonts w:ascii="Times New Roman" w:hAnsi="Times New Roman" w:cs="Times New Roman"/>
          <w:noProof/>
        </w:rPr>
        <w:lastRenderedPageBreak/>
        <w:t xml:space="preserve">Metagenomic profiling of gut microbiome in early chronic kidney disease. </w:t>
      </w:r>
      <w:r w:rsidR="00595E88" w:rsidRPr="00595E88">
        <w:rPr>
          <w:rFonts w:ascii="Times New Roman" w:hAnsi="Times New Roman" w:cs="Times New Roman"/>
          <w:i/>
          <w:noProof/>
        </w:rPr>
        <w:t>Nephrol Dial Transplant,</w:t>
      </w:r>
      <w:r w:rsidR="00595E88" w:rsidRPr="00595E88">
        <w:rPr>
          <w:rFonts w:ascii="Times New Roman" w:hAnsi="Times New Roman" w:cs="Times New Roman"/>
          <w:noProof/>
        </w:rPr>
        <w:t>2021, 36(9):1675-1684.[DOI:10.1093/ndt/gfaa122]</w:t>
      </w:r>
    </w:p>
    <w:p w14:paraId="7437AE14"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w:t>
      </w:r>
      <w:r w:rsidRPr="00595E88">
        <w:rPr>
          <w:rFonts w:ascii="Times New Roman" w:hAnsi="Times New Roman" w:cs="Times New Roman"/>
          <w:noProof/>
        </w:rPr>
        <w:tab/>
        <w:t xml:space="preserve">Wu IW, Lin CY, Chang LC, Lee CC, Chiu CY, Hsu HJ, et al. Gut Microbiota as Diagnostic Tools for Mirroring Disease Progression and Circulating Nephrotoxin Levels in Chronic Kidney Disease: Discovery and Validation Study. </w:t>
      </w:r>
      <w:r w:rsidRPr="00595E88">
        <w:rPr>
          <w:rFonts w:ascii="Times New Roman" w:hAnsi="Times New Roman" w:cs="Times New Roman"/>
          <w:i/>
          <w:noProof/>
        </w:rPr>
        <w:t>Int J Biol Sci,</w:t>
      </w:r>
      <w:r w:rsidRPr="00595E88">
        <w:rPr>
          <w:rFonts w:ascii="Times New Roman" w:hAnsi="Times New Roman" w:cs="Times New Roman"/>
          <w:noProof/>
        </w:rPr>
        <w:t>2020, 16(3):420-434.[DOI:10.7150/ijbs.37421]</w:t>
      </w:r>
    </w:p>
    <w:p w14:paraId="12389290"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w:t>
      </w:r>
      <w:r w:rsidRPr="00595E88">
        <w:rPr>
          <w:rFonts w:ascii="Times New Roman" w:hAnsi="Times New Roman" w:cs="Times New Roman"/>
          <w:noProof/>
        </w:rPr>
        <w:tab/>
        <w:t xml:space="preserve">Hu J, Zhong X, Yan J, Zhou D, Qin D, Xiao X, et al. High-throughput sequencing analysis of intestinal flora changes in ESRD and CKD patients. </w:t>
      </w:r>
      <w:r w:rsidRPr="00595E88">
        <w:rPr>
          <w:rFonts w:ascii="Times New Roman" w:hAnsi="Times New Roman" w:cs="Times New Roman"/>
          <w:i/>
          <w:noProof/>
        </w:rPr>
        <w:t>BMC Nephrol,</w:t>
      </w:r>
      <w:r w:rsidRPr="00595E88">
        <w:rPr>
          <w:rFonts w:ascii="Times New Roman" w:hAnsi="Times New Roman" w:cs="Times New Roman"/>
          <w:noProof/>
        </w:rPr>
        <w:t>2020, 21(1):12.[DOI:10.1186/s12882-019-1668-4]</w:t>
      </w:r>
    </w:p>
    <w:p w14:paraId="1C22E66C"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4.</w:t>
      </w:r>
      <w:r w:rsidRPr="00595E88">
        <w:rPr>
          <w:rFonts w:ascii="Times New Roman" w:hAnsi="Times New Roman" w:cs="Times New Roman"/>
          <w:noProof/>
        </w:rPr>
        <w:tab/>
        <w:t xml:space="preserve">Jiang S, Xie S, Lv D, Wang P, He H, Zhang T, et al. Alteration of the gut microbiota in Chinese population with chronic kidney disease. </w:t>
      </w:r>
      <w:r w:rsidRPr="00595E88">
        <w:rPr>
          <w:rFonts w:ascii="Times New Roman" w:hAnsi="Times New Roman" w:cs="Times New Roman"/>
          <w:i/>
          <w:noProof/>
        </w:rPr>
        <w:t>Sci Rep,</w:t>
      </w:r>
      <w:r w:rsidRPr="00595E88">
        <w:rPr>
          <w:rFonts w:ascii="Times New Roman" w:hAnsi="Times New Roman" w:cs="Times New Roman"/>
          <w:noProof/>
        </w:rPr>
        <w:t>2017, 7(1):2870.[DOI:10.1038/s41598-017-02989-2]</w:t>
      </w:r>
    </w:p>
    <w:p w14:paraId="0E24846F"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5.</w:t>
      </w:r>
      <w:r w:rsidRPr="00595E88">
        <w:rPr>
          <w:rFonts w:ascii="Times New Roman" w:hAnsi="Times New Roman" w:cs="Times New Roman"/>
          <w:noProof/>
        </w:rPr>
        <w:tab/>
        <w:t xml:space="preserve">Shivani S, Kao CY, Chattopadhyay A, Chen JW, Lai LC, Lin WH, et al. Uremic Toxin-Producing Bacteroides Species Prevail in the Gut Microbiota of Taiwanese CKD Patients: An Analysis Using the New Taiwan Microbiome Baseline. </w:t>
      </w:r>
      <w:r w:rsidRPr="00595E88">
        <w:rPr>
          <w:rFonts w:ascii="Times New Roman" w:hAnsi="Times New Roman" w:cs="Times New Roman"/>
          <w:i/>
          <w:noProof/>
        </w:rPr>
        <w:t>Front Cell Infect Microbiol,</w:t>
      </w:r>
      <w:r w:rsidRPr="00595E88">
        <w:rPr>
          <w:rFonts w:ascii="Times New Roman" w:hAnsi="Times New Roman" w:cs="Times New Roman"/>
          <w:noProof/>
        </w:rPr>
        <w:t>2022, 12:726256.[DOI:10.3389/fcimb.2022.726256]</w:t>
      </w:r>
    </w:p>
    <w:p w14:paraId="46FC1C6B"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6.</w:t>
      </w:r>
      <w:r w:rsidRPr="00595E88">
        <w:rPr>
          <w:rFonts w:ascii="Times New Roman" w:hAnsi="Times New Roman" w:cs="Times New Roman"/>
          <w:noProof/>
        </w:rPr>
        <w:tab/>
        <w:t xml:space="preserve">Lun H, Yang W, Zhao S, Jiang M, Xu M, Liu F, et al. Altered gut microbiota and microbial biomarkers associated with chronic kidney disease. </w:t>
      </w:r>
      <w:r w:rsidRPr="00595E88">
        <w:rPr>
          <w:rFonts w:ascii="Times New Roman" w:hAnsi="Times New Roman" w:cs="Times New Roman"/>
          <w:i/>
          <w:noProof/>
        </w:rPr>
        <w:t>Microbiologyopen,</w:t>
      </w:r>
      <w:r w:rsidRPr="00595E88">
        <w:rPr>
          <w:rFonts w:ascii="Times New Roman" w:hAnsi="Times New Roman" w:cs="Times New Roman"/>
          <w:noProof/>
        </w:rPr>
        <w:t>2019, 8(4):e00678.[DOI:10.1002/mbo3.678]</w:t>
      </w:r>
    </w:p>
    <w:p w14:paraId="152221A0"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7.</w:t>
      </w:r>
      <w:r w:rsidRPr="00595E88">
        <w:rPr>
          <w:rFonts w:ascii="Times New Roman" w:hAnsi="Times New Roman" w:cs="Times New Roman"/>
          <w:noProof/>
        </w:rPr>
        <w:tab/>
        <w:t xml:space="preserve">Hu Q, Wu K, Pan W, Zeng Y, Hu K, Chen D, et al. Intestinal flora alterations in patients with early chronic kidney disease: a case-control study among the Han population in southwestern China. </w:t>
      </w:r>
      <w:r w:rsidRPr="00595E88">
        <w:rPr>
          <w:rFonts w:ascii="Times New Roman" w:hAnsi="Times New Roman" w:cs="Times New Roman"/>
          <w:i/>
          <w:noProof/>
        </w:rPr>
        <w:t>J Int Med Res,</w:t>
      </w:r>
      <w:r w:rsidRPr="00595E88">
        <w:rPr>
          <w:rFonts w:ascii="Times New Roman" w:hAnsi="Times New Roman" w:cs="Times New Roman"/>
          <w:noProof/>
        </w:rPr>
        <w:t>2020, 48(6):300060520926033.[DOI:10.1177/0300060520926033]</w:t>
      </w:r>
    </w:p>
    <w:p w14:paraId="40B2DA27"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8.</w:t>
      </w:r>
      <w:r w:rsidRPr="00595E88">
        <w:rPr>
          <w:rFonts w:ascii="Times New Roman" w:hAnsi="Times New Roman" w:cs="Times New Roman"/>
          <w:noProof/>
        </w:rPr>
        <w:tab/>
        <w:t xml:space="preserve">Gryp T, Huys GRB, Joossens M, Van Biesen W, Glorieux G, &amp;Vaneechoutte M. Isolation and Quantification of Uremic Toxin Precursor-Generating Gut Bacteria in Chronic Kidney Disease Patients. </w:t>
      </w:r>
      <w:r w:rsidRPr="00595E88">
        <w:rPr>
          <w:rFonts w:ascii="Times New Roman" w:hAnsi="Times New Roman" w:cs="Times New Roman"/>
          <w:i/>
          <w:noProof/>
        </w:rPr>
        <w:t>International journal of molecular sciences,</w:t>
      </w:r>
      <w:r w:rsidRPr="00595E88">
        <w:rPr>
          <w:rFonts w:ascii="Times New Roman" w:hAnsi="Times New Roman" w:cs="Times New Roman"/>
          <w:noProof/>
        </w:rPr>
        <w:t>2020, 21(6).[DOI:10.3390/ijms21061986]</w:t>
      </w:r>
    </w:p>
    <w:p w14:paraId="4AD2E29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9.</w:t>
      </w:r>
      <w:r w:rsidRPr="00595E88">
        <w:rPr>
          <w:rFonts w:ascii="Times New Roman" w:hAnsi="Times New Roman" w:cs="Times New Roman"/>
          <w:noProof/>
        </w:rPr>
        <w:tab/>
        <w:t xml:space="preserve">Wu IW, Gao SS, Chou HC, Yang HY, Chang LC, Kuo YL, et al. Integrative metagenomic and metabolomic analyses reveal severity-specific signatures of gut microbiota in chronic kidney disease. </w:t>
      </w:r>
      <w:r w:rsidRPr="00595E88">
        <w:rPr>
          <w:rFonts w:ascii="Times New Roman" w:hAnsi="Times New Roman" w:cs="Times New Roman"/>
          <w:i/>
          <w:noProof/>
        </w:rPr>
        <w:t>Theranostics,</w:t>
      </w:r>
      <w:r w:rsidRPr="00595E88">
        <w:rPr>
          <w:rFonts w:ascii="Times New Roman" w:hAnsi="Times New Roman" w:cs="Times New Roman"/>
          <w:noProof/>
        </w:rPr>
        <w:t>2020, 10(12):5398-5411.[DOI:10.7150/thno.41725]</w:t>
      </w:r>
    </w:p>
    <w:p w14:paraId="35F8E019"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0.</w:t>
      </w:r>
      <w:r w:rsidRPr="00595E88">
        <w:rPr>
          <w:rFonts w:ascii="Times New Roman" w:hAnsi="Times New Roman" w:cs="Times New Roman"/>
          <w:noProof/>
        </w:rPr>
        <w:tab/>
        <w:t xml:space="preserve">Lohia S, Vlahou A, &amp;Zoidakis J. Microbiome in Chronic Kidney Disease </w:t>
      </w:r>
      <w:r w:rsidRPr="00595E88">
        <w:rPr>
          <w:rFonts w:ascii="Times New Roman" w:hAnsi="Times New Roman" w:cs="Times New Roman"/>
          <w:noProof/>
        </w:rPr>
        <w:lastRenderedPageBreak/>
        <w:t xml:space="preserve">(CKD): An Omics Perspective. </w:t>
      </w:r>
      <w:r w:rsidRPr="00595E88">
        <w:rPr>
          <w:rFonts w:ascii="Times New Roman" w:hAnsi="Times New Roman" w:cs="Times New Roman"/>
          <w:i/>
          <w:noProof/>
        </w:rPr>
        <w:t>Toxins (Basel),</w:t>
      </w:r>
      <w:r w:rsidRPr="00595E88">
        <w:rPr>
          <w:rFonts w:ascii="Times New Roman" w:hAnsi="Times New Roman" w:cs="Times New Roman"/>
          <w:noProof/>
        </w:rPr>
        <w:t>2022, 14(3).[DOI:10.3390/toxins14030176]</w:t>
      </w:r>
    </w:p>
    <w:p w14:paraId="2E22950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1.</w:t>
      </w:r>
      <w:r w:rsidRPr="00595E88">
        <w:rPr>
          <w:rFonts w:ascii="Times New Roman" w:hAnsi="Times New Roman" w:cs="Times New Roman"/>
          <w:noProof/>
        </w:rPr>
        <w:tab/>
        <w:t xml:space="preserve">Jiang S, Wang B, Sha T, &amp;Li X. Changes in the Intestinal Microbiota in Patients with Stage 5 Chronic Kidney Disease on a Low-Protein Diet and the Effects of Human to Rat Fecal Microbiota Transplantation. </w:t>
      </w:r>
      <w:r w:rsidRPr="00595E88">
        <w:rPr>
          <w:rFonts w:ascii="Times New Roman" w:hAnsi="Times New Roman" w:cs="Times New Roman"/>
          <w:i/>
          <w:noProof/>
        </w:rPr>
        <w:t>Med Sci Monit,</w:t>
      </w:r>
      <w:r w:rsidRPr="00595E88">
        <w:rPr>
          <w:rFonts w:ascii="Times New Roman" w:hAnsi="Times New Roman" w:cs="Times New Roman"/>
          <w:noProof/>
        </w:rPr>
        <w:t>2020, 26:e921557.[DOI:10.12659/msm.921557]</w:t>
      </w:r>
    </w:p>
    <w:p w14:paraId="131703F3"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2.</w:t>
      </w:r>
      <w:r w:rsidRPr="00595E88">
        <w:rPr>
          <w:rFonts w:ascii="Times New Roman" w:hAnsi="Times New Roman" w:cs="Times New Roman"/>
          <w:noProof/>
        </w:rPr>
        <w:tab/>
        <w:t xml:space="preserve">Liu F, Xu X, Chao L, Chen K, Shao A, Sun D, et al. Alteration of the Gut Microbiome in Chronic Kidney Disease Patients and Its Association With Serum Free Immunoglobulin Light Chains. </w:t>
      </w:r>
      <w:r w:rsidRPr="00595E88">
        <w:rPr>
          <w:rFonts w:ascii="Times New Roman" w:hAnsi="Times New Roman" w:cs="Times New Roman"/>
          <w:i/>
          <w:noProof/>
        </w:rPr>
        <w:t>Front Immunol,</w:t>
      </w:r>
      <w:r w:rsidRPr="00595E88">
        <w:rPr>
          <w:rFonts w:ascii="Times New Roman" w:hAnsi="Times New Roman" w:cs="Times New Roman"/>
          <w:noProof/>
        </w:rPr>
        <w:t>2021, 12:609700.[DOI:10.3389/fimmu.2021.609700]</w:t>
      </w:r>
    </w:p>
    <w:p w14:paraId="1F0A9E23"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3.</w:t>
      </w:r>
      <w:r w:rsidRPr="00595E88">
        <w:rPr>
          <w:rFonts w:ascii="Times New Roman" w:hAnsi="Times New Roman" w:cs="Times New Roman"/>
          <w:noProof/>
        </w:rPr>
        <w:tab/>
        <w:t xml:space="preserve">Shah NB, Nigwekar SU, Kalim S, Lelouvier B, Servant F, Dalal M, et al. The Gut and Blood Microbiome in IgA Nephropathy and Healthy Controls. </w:t>
      </w:r>
      <w:r w:rsidRPr="00595E88">
        <w:rPr>
          <w:rFonts w:ascii="Times New Roman" w:hAnsi="Times New Roman" w:cs="Times New Roman"/>
          <w:i/>
          <w:noProof/>
        </w:rPr>
        <w:t>Kidney360,</w:t>
      </w:r>
      <w:r w:rsidRPr="00595E88">
        <w:rPr>
          <w:rFonts w:ascii="Times New Roman" w:hAnsi="Times New Roman" w:cs="Times New Roman"/>
          <w:noProof/>
        </w:rPr>
        <w:t>2021, 2(8):1261-1274.[DOI:10.34067/kid.0000132021]</w:t>
      </w:r>
    </w:p>
    <w:p w14:paraId="3B66CA9C"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4.</w:t>
      </w:r>
      <w:r w:rsidRPr="00595E88">
        <w:rPr>
          <w:rFonts w:ascii="Times New Roman" w:hAnsi="Times New Roman" w:cs="Times New Roman"/>
          <w:noProof/>
        </w:rPr>
        <w:tab/>
        <w:t xml:space="preserve">Zhong Z, Tan J, Tan L, Tang Y, Qiu Z, Pei G, et al. Modifications of gut microbiota are associated with the severity of IgA nephropathy in the Chinese population. </w:t>
      </w:r>
      <w:r w:rsidRPr="00595E88">
        <w:rPr>
          <w:rFonts w:ascii="Times New Roman" w:hAnsi="Times New Roman" w:cs="Times New Roman"/>
          <w:i/>
          <w:noProof/>
        </w:rPr>
        <w:t>Int Immunopharmacol,</w:t>
      </w:r>
      <w:r w:rsidRPr="00595E88">
        <w:rPr>
          <w:rFonts w:ascii="Times New Roman" w:hAnsi="Times New Roman" w:cs="Times New Roman"/>
          <w:noProof/>
        </w:rPr>
        <w:t>2020, 89(Pt B):107085.[DOI:10.1016/j.intimp.2020.107085]</w:t>
      </w:r>
    </w:p>
    <w:p w14:paraId="4D4CEDD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5.</w:t>
      </w:r>
      <w:r w:rsidRPr="00595E88">
        <w:rPr>
          <w:rFonts w:ascii="Times New Roman" w:hAnsi="Times New Roman" w:cs="Times New Roman"/>
          <w:noProof/>
        </w:rPr>
        <w:tab/>
        <w:t xml:space="preserve">Wu H, Tang D, Zheng F, Li S, Zhang X, Yin L, et al. Identification of a novel interplay between intestinal bacteria and metabolites in Chinese patients with IgA nephropathy via integrated microbiome and metabolome approaches. </w:t>
      </w:r>
      <w:r w:rsidRPr="00595E88">
        <w:rPr>
          <w:rFonts w:ascii="Times New Roman" w:hAnsi="Times New Roman" w:cs="Times New Roman"/>
          <w:i/>
          <w:noProof/>
        </w:rPr>
        <w:t>Ann Transl Med,</w:t>
      </w:r>
      <w:r w:rsidRPr="00595E88">
        <w:rPr>
          <w:rFonts w:ascii="Times New Roman" w:hAnsi="Times New Roman" w:cs="Times New Roman"/>
          <w:noProof/>
        </w:rPr>
        <w:t>2021, 9(1):32.[DOI:10.21037/atm-20-2506]</w:t>
      </w:r>
    </w:p>
    <w:p w14:paraId="3FD5449E"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6.</w:t>
      </w:r>
      <w:r w:rsidRPr="00595E88">
        <w:rPr>
          <w:rFonts w:ascii="Times New Roman" w:hAnsi="Times New Roman" w:cs="Times New Roman"/>
          <w:noProof/>
        </w:rPr>
        <w:tab/>
        <w:t xml:space="preserve">De Angelis M, Montemurno E, Piccolo M, Vannini L, Lauriero G, Maranzano V, et al. Microbiota and metabolome associated with immunoglobulin A nephropathy (IgAN). </w:t>
      </w:r>
      <w:r w:rsidRPr="00595E88">
        <w:rPr>
          <w:rFonts w:ascii="Times New Roman" w:hAnsi="Times New Roman" w:cs="Times New Roman"/>
          <w:i/>
          <w:noProof/>
        </w:rPr>
        <w:t>PloS one,</w:t>
      </w:r>
      <w:r w:rsidRPr="00595E88">
        <w:rPr>
          <w:rFonts w:ascii="Times New Roman" w:hAnsi="Times New Roman" w:cs="Times New Roman"/>
          <w:noProof/>
        </w:rPr>
        <w:t>2014, 9(6):e99006.[DOI:10.1371/journal.pone.0099006]</w:t>
      </w:r>
    </w:p>
    <w:p w14:paraId="32A95236"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7.</w:t>
      </w:r>
      <w:r w:rsidRPr="00595E88">
        <w:rPr>
          <w:rFonts w:ascii="Times New Roman" w:hAnsi="Times New Roman" w:cs="Times New Roman"/>
          <w:noProof/>
        </w:rPr>
        <w:tab/>
        <w:t xml:space="preserve">Margiotta E, Miragoli F, Callegari ML, Vettoretti S, Caldiroli L, Meneghini M, et al. Gut microbiota composition and frailty in elderly patients with Chronic Kidney Disease. </w:t>
      </w:r>
      <w:r w:rsidRPr="00595E88">
        <w:rPr>
          <w:rFonts w:ascii="Times New Roman" w:hAnsi="Times New Roman" w:cs="Times New Roman"/>
          <w:i/>
          <w:noProof/>
        </w:rPr>
        <w:t>PloS one,</w:t>
      </w:r>
      <w:r w:rsidRPr="00595E88">
        <w:rPr>
          <w:rFonts w:ascii="Times New Roman" w:hAnsi="Times New Roman" w:cs="Times New Roman"/>
          <w:noProof/>
        </w:rPr>
        <w:t>2020, 15(4):e0228530.[DOI:10.1371/journal.pone.0228530]</w:t>
      </w:r>
    </w:p>
    <w:p w14:paraId="3F162F6A"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18.</w:t>
      </w:r>
      <w:r w:rsidRPr="00595E88">
        <w:rPr>
          <w:rFonts w:ascii="Times New Roman" w:hAnsi="Times New Roman" w:cs="Times New Roman"/>
          <w:noProof/>
        </w:rPr>
        <w:tab/>
        <w:t xml:space="preserve">Guirong YE, Minjie Z, Lixin YU, Junsheng YE, Lin Y, &amp;Lisha S. [Gut microbiota in renal transplant recipients, patients with chronic kidney disease and healthy subjects]. </w:t>
      </w:r>
      <w:r w:rsidRPr="00595E88">
        <w:rPr>
          <w:rFonts w:ascii="Times New Roman" w:hAnsi="Times New Roman" w:cs="Times New Roman"/>
          <w:i/>
          <w:noProof/>
        </w:rPr>
        <w:t>Nan Fang Yi Ke Da Xue Xue Bao,</w:t>
      </w:r>
      <w:r w:rsidRPr="00595E88">
        <w:rPr>
          <w:rFonts w:ascii="Times New Roman" w:hAnsi="Times New Roman" w:cs="Times New Roman"/>
          <w:noProof/>
        </w:rPr>
        <w:t>2018, 38(12):1401-1408.[DOI:10.12122/j.issn.1673-4254.2018.12.01]</w:t>
      </w:r>
    </w:p>
    <w:p w14:paraId="4300735D"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lastRenderedPageBreak/>
        <w:t>19.</w:t>
      </w:r>
      <w:r w:rsidRPr="00595E88">
        <w:rPr>
          <w:rFonts w:ascii="Times New Roman" w:hAnsi="Times New Roman" w:cs="Times New Roman"/>
          <w:noProof/>
        </w:rPr>
        <w:tab/>
        <w:t xml:space="preserve">Jiang S, Xie S, Lv D, Zhang Y, Deng J, Zeng L, et al. A reduction in the butyrate producing species Roseburia spp. and Faecalibacterium prausnitzii is associated with chronic kidney disease progression. </w:t>
      </w:r>
      <w:r w:rsidRPr="00595E88">
        <w:rPr>
          <w:rFonts w:ascii="Times New Roman" w:hAnsi="Times New Roman" w:cs="Times New Roman"/>
          <w:i/>
          <w:noProof/>
        </w:rPr>
        <w:t>Antonie Van Leeuwenhoek,</w:t>
      </w:r>
      <w:r w:rsidRPr="00595E88">
        <w:rPr>
          <w:rFonts w:ascii="Times New Roman" w:hAnsi="Times New Roman" w:cs="Times New Roman"/>
          <w:noProof/>
        </w:rPr>
        <w:t>2016, 109(10):1389-1396.[DOI:10.1007/s10482-016-0737-y]</w:t>
      </w:r>
    </w:p>
    <w:p w14:paraId="479111CB"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0.</w:t>
      </w:r>
      <w:r w:rsidRPr="00595E88">
        <w:rPr>
          <w:rFonts w:ascii="Times New Roman" w:hAnsi="Times New Roman" w:cs="Times New Roman"/>
          <w:noProof/>
        </w:rPr>
        <w:tab/>
        <w:t xml:space="preserve">Zhao J, Ning X, Liu B, Dong R, Bai M, &amp;Sun S. Specific alterations in gut microbiota in patients with chronic kidney disease: an updated systematic review. </w:t>
      </w:r>
      <w:r w:rsidRPr="00595E88">
        <w:rPr>
          <w:rFonts w:ascii="Times New Roman" w:hAnsi="Times New Roman" w:cs="Times New Roman"/>
          <w:i/>
          <w:noProof/>
        </w:rPr>
        <w:t>Ren Fail,</w:t>
      </w:r>
      <w:r w:rsidRPr="00595E88">
        <w:rPr>
          <w:rFonts w:ascii="Times New Roman" w:hAnsi="Times New Roman" w:cs="Times New Roman"/>
          <w:noProof/>
        </w:rPr>
        <w:t>2021, 43(1):102-112.[DOI:10.1080/0886022x.2020.1864404]</w:t>
      </w:r>
    </w:p>
    <w:p w14:paraId="69812214"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1.</w:t>
      </w:r>
      <w:r w:rsidRPr="00595E88">
        <w:rPr>
          <w:rFonts w:ascii="Times New Roman" w:hAnsi="Times New Roman" w:cs="Times New Roman"/>
          <w:noProof/>
        </w:rPr>
        <w:tab/>
        <w:t xml:space="preserve">Li Y, Su X, Zhang L, Liu Y, Shi M, Lv C, et al. Dysbiosis of the gut microbiome is associated with CKD5 and correlated with clinical indices of the disease: a case-controlled study. </w:t>
      </w:r>
      <w:r w:rsidRPr="00595E88">
        <w:rPr>
          <w:rFonts w:ascii="Times New Roman" w:hAnsi="Times New Roman" w:cs="Times New Roman"/>
          <w:i/>
          <w:noProof/>
        </w:rPr>
        <w:t>J Transl Med,</w:t>
      </w:r>
      <w:r w:rsidRPr="00595E88">
        <w:rPr>
          <w:rFonts w:ascii="Times New Roman" w:hAnsi="Times New Roman" w:cs="Times New Roman"/>
          <w:noProof/>
        </w:rPr>
        <w:t>2019, 17(1):228.[DOI:10.1186/s12967-019-1969-1]</w:t>
      </w:r>
    </w:p>
    <w:p w14:paraId="5A77001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2.</w:t>
      </w:r>
      <w:r w:rsidRPr="00595E88">
        <w:rPr>
          <w:rFonts w:ascii="Times New Roman" w:hAnsi="Times New Roman" w:cs="Times New Roman"/>
          <w:noProof/>
        </w:rPr>
        <w:tab/>
        <w:t xml:space="preserve">Wang F, Jiang H, Shi K, Ren Y, Zhang P, &amp;Cheng S. Gut bacterial translocation is associated with microinflammation in end-stage renal disease patients. </w:t>
      </w:r>
      <w:r w:rsidRPr="00595E88">
        <w:rPr>
          <w:rFonts w:ascii="Times New Roman" w:hAnsi="Times New Roman" w:cs="Times New Roman"/>
          <w:i/>
          <w:noProof/>
        </w:rPr>
        <w:t>Nephrology (Carlton),</w:t>
      </w:r>
      <w:r w:rsidRPr="00595E88">
        <w:rPr>
          <w:rFonts w:ascii="Times New Roman" w:hAnsi="Times New Roman" w:cs="Times New Roman"/>
          <w:noProof/>
        </w:rPr>
        <w:t>2012, 17(8):733-738.[DOI:10.1111/j.1440-1797.2012.01647.x]</w:t>
      </w:r>
    </w:p>
    <w:p w14:paraId="215FEEF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3.</w:t>
      </w:r>
      <w:r w:rsidRPr="00595E88">
        <w:rPr>
          <w:rFonts w:ascii="Times New Roman" w:hAnsi="Times New Roman" w:cs="Times New Roman"/>
          <w:noProof/>
        </w:rPr>
        <w:tab/>
        <w:t xml:space="preserve">Hu X, Ouyang S, Xie Y, Gong Z, &amp;Du J. Characterizing the gut microbiota in patients with chronic kidney disease. </w:t>
      </w:r>
      <w:r w:rsidRPr="00595E88">
        <w:rPr>
          <w:rFonts w:ascii="Times New Roman" w:hAnsi="Times New Roman" w:cs="Times New Roman"/>
          <w:i/>
          <w:noProof/>
        </w:rPr>
        <w:t>Postgrad Med,</w:t>
      </w:r>
      <w:r w:rsidRPr="00595E88">
        <w:rPr>
          <w:rFonts w:ascii="Times New Roman" w:hAnsi="Times New Roman" w:cs="Times New Roman"/>
          <w:noProof/>
        </w:rPr>
        <w:t>2020, 132(6):495-505.[DOI:10.1080/00325481.2020.1744335]</w:t>
      </w:r>
    </w:p>
    <w:p w14:paraId="13070818"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4.</w:t>
      </w:r>
      <w:r w:rsidRPr="00595E88">
        <w:rPr>
          <w:rFonts w:ascii="Times New Roman" w:hAnsi="Times New Roman" w:cs="Times New Roman"/>
          <w:noProof/>
        </w:rPr>
        <w:tab/>
        <w:t xml:space="preserve">Wang X, Yang S, Li S, Zhao L, Hao Y, Qin J, et al. Aberrant gut microbiota alters host metabolome and impacts renal failure in humans and rodents. </w:t>
      </w:r>
      <w:r w:rsidRPr="00595E88">
        <w:rPr>
          <w:rFonts w:ascii="Times New Roman" w:hAnsi="Times New Roman" w:cs="Times New Roman"/>
          <w:i/>
          <w:noProof/>
        </w:rPr>
        <w:t>Gut,</w:t>
      </w:r>
      <w:r w:rsidRPr="00595E88">
        <w:rPr>
          <w:rFonts w:ascii="Times New Roman" w:hAnsi="Times New Roman" w:cs="Times New Roman"/>
          <w:noProof/>
        </w:rPr>
        <w:t>2020, 69(12):2131-2142.[DOI:10.1136/gutjnl-2019-319766]</w:t>
      </w:r>
    </w:p>
    <w:p w14:paraId="25036E9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5.</w:t>
      </w:r>
      <w:r w:rsidRPr="00595E88">
        <w:rPr>
          <w:rFonts w:ascii="Times New Roman" w:hAnsi="Times New Roman" w:cs="Times New Roman"/>
          <w:noProof/>
        </w:rPr>
        <w:tab/>
        <w:t xml:space="preserve">Chai L, Luo Q, Cai K, Wang K, &amp;Xu B. Reduced fecal short-chain fatty acids levels and the relationship with gut microbiota in IgA nephropathy. </w:t>
      </w:r>
      <w:r w:rsidRPr="00595E88">
        <w:rPr>
          <w:rFonts w:ascii="Times New Roman" w:hAnsi="Times New Roman" w:cs="Times New Roman"/>
          <w:i/>
          <w:noProof/>
        </w:rPr>
        <w:t>BMC Nephrol,</w:t>
      </w:r>
      <w:r w:rsidRPr="00595E88">
        <w:rPr>
          <w:rFonts w:ascii="Times New Roman" w:hAnsi="Times New Roman" w:cs="Times New Roman"/>
          <w:noProof/>
        </w:rPr>
        <w:t>2021, 22(1):209.[DOI:10.1186/s12882-021-02414-x]</w:t>
      </w:r>
    </w:p>
    <w:p w14:paraId="6C353B92"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6.</w:t>
      </w:r>
      <w:r w:rsidRPr="00595E88">
        <w:rPr>
          <w:rFonts w:ascii="Times New Roman" w:hAnsi="Times New Roman" w:cs="Times New Roman"/>
          <w:noProof/>
        </w:rPr>
        <w:tab/>
        <w:t xml:space="preserve">Zhang J, Luo D, Lin Z, Zhou W, Rao J, Li Y, et al. Dysbiosis of gut microbiota in adult idiopathic membranous nephropathy with nephrotic syndrome. </w:t>
      </w:r>
      <w:r w:rsidRPr="00595E88">
        <w:rPr>
          <w:rFonts w:ascii="Times New Roman" w:hAnsi="Times New Roman" w:cs="Times New Roman"/>
          <w:i/>
          <w:noProof/>
        </w:rPr>
        <w:t>Microb Pathog,</w:t>
      </w:r>
      <w:r w:rsidRPr="00595E88">
        <w:rPr>
          <w:rFonts w:ascii="Times New Roman" w:hAnsi="Times New Roman" w:cs="Times New Roman"/>
          <w:noProof/>
        </w:rPr>
        <w:t>2020, 147:104359.[DOI:10.1016/j.micpath.2020.104359]</w:t>
      </w:r>
    </w:p>
    <w:p w14:paraId="458D5BCE"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7.</w:t>
      </w:r>
      <w:r w:rsidRPr="00595E88">
        <w:rPr>
          <w:rFonts w:ascii="Times New Roman" w:hAnsi="Times New Roman" w:cs="Times New Roman"/>
          <w:noProof/>
        </w:rPr>
        <w:tab/>
        <w:t xml:space="preserve">Lin TY, &amp;Hung SC. Association of subjective global assessment of nutritional status with gut microbiota in hemodialysis patients: a case-control study. </w:t>
      </w:r>
      <w:r w:rsidRPr="00595E88">
        <w:rPr>
          <w:rFonts w:ascii="Times New Roman" w:hAnsi="Times New Roman" w:cs="Times New Roman"/>
          <w:i/>
          <w:noProof/>
        </w:rPr>
        <w:t>Nephrol Dial Transplant,</w:t>
      </w:r>
      <w:r w:rsidRPr="00595E88">
        <w:rPr>
          <w:rFonts w:ascii="Times New Roman" w:hAnsi="Times New Roman" w:cs="Times New Roman"/>
          <w:noProof/>
        </w:rPr>
        <w:t>2021, 36(6):1104-1111.[DOI:10.1093/ndt/gfaa019]</w:t>
      </w:r>
    </w:p>
    <w:p w14:paraId="475E38FB"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8.</w:t>
      </w:r>
      <w:r w:rsidRPr="00595E88">
        <w:rPr>
          <w:rFonts w:ascii="Times New Roman" w:hAnsi="Times New Roman" w:cs="Times New Roman"/>
          <w:noProof/>
        </w:rPr>
        <w:tab/>
        <w:t xml:space="preserve">Hanifi GR, Samadi Kafil H, Tayebi Khosroshahi H, Shapouri R, &amp;Asgharzadeh M. Bifidobacteriaceae Family Diversity in Gut Microbiota of Patients with Renal Failure. </w:t>
      </w:r>
      <w:r w:rsidRPr="00595E88">
        <w:rPr>
          <w:rFonts w:ascii="Times New Roman" w:hAnsi="Times New Roman" w:cs="Times New Roman"/>
          <w:i/>
          <w:noProof/>
        </w:rPr>
        <w:t>Arch Razi Inst,</w:t>
      </w:r>
      <w:r w:rsidRPr="00595E88">
        <w:rPr>
          <w:rFonts w:ascii="Times New Roman" w:hAnsi="Times New Roman" w:cs="Times New Roman"/>
          <w:noProof/>
        </w:rPr>
        <w:t>2021, 76(3):521-</w:t>
      </w:r>
      <w:r w:rsidRPr="00595E88">
        <w:rPr>
          <w:rFonts w:ascii="Times New Roman" w:hAnsi="Times New Roman" w:cs="Times New Roman"/>
          <w:noProof/>
        </w:rPr>
        <w:lastRenderedPageBreak/>
        <w:t>528.[DOI:10.22092/ari.2020.352271.1557]</w:t>
      </w:r>
    </w:p>
    <w:p w14:paraId="57AA2A05"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29.</w:t>
      </w:r>
      <w:r w:rsidRPr="00595E88">
        <w:rPr>
          <w:rFonts w:ascii="Times New Roman" w:hAnsi="Times New Roman" w:cs="Times New Roman"/>
          <w:noProof/>
        </w:rPr>
        <w:tab/>
        <w:t xml:space="preserve">Stanford J, Charlton K, Stefoska-Needham A, Ibrahim R, &amp;Lambert K. The gut microbiota profile of adults with kidney disease and kidney stones: a systematic review of the literature. </w:t>
      </w:r>
      <w:r w:rsidRPr="00595E88">
        <w:rPr>
          <w:rFonts w:ascii="Times New Roman" w:hAnsi="Times New Roman" w:cs="Times New Roman"/>
          <w:i/>
          <w:noProof/>
        </w:rPr>
        <w:t>BMC Nephrol,</w:t>
      </w:r>
      <w:r w:rsidRPr="00595E88">
        <w:rPr>
          <w:rFonts w:ascii="Times New Roman" w:hAnsi="Times New Roman" w:cs="Times New Roman"/>
          <w:noProof/>
        </w:rPr>
        <w:t>2020, 21(1):215.[DOI:10.1186/s12882-020-01805-w]</w:t>
      </w:r>
    </w:p>
    <w:p w14:paraId="2C19FCAB"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0.</w:t>
      </w:r>
      <w:r w:rsidRPr="00595E88">
        <w:rPr>
          <w:rFonts w:ascii="Times New Roman" w:hAnsi="Times New Roman" w:cs="Times New Roman"/>
          <w:noProof/>
        </w:rPr>
        <w:tab/>
        <w:t xml:space="preserve">Zhao E, Zhang W, Geng B, You B, Wang W, &amp;Li X. Intestinal dysbacteriosis leads to kidney stone disease. </w:t>
      </w:r>
      <w:r w:rsidRPr="00595E88">
        <w:rPr>
          <w:rFonts w:ascii="Times New Roman" w:hAnsi="Times New Roman" w:cs="Times New Roman"/>
          <w:i/>
          <w:noProof/>
        </w:rPr>
        <w:t>Mol Med Rep,</w:t>
      </w:r>
      <w:r w:rsidRPr="00595E88">
        <w:rPr>
          <w:rFonts w:ascii="Times New Roman" w:hAnsi="Times New Roman" w:cs="Times New Roman"/>
          <w:noProof/>
        </w:rPr>
        <w:t>2021, 23(3).[DOI:10.3892/mmr.2020.11819]</w:t>
      </w:r>
    </w:p>
    <w:p w14:paraId="508E386E"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1.</w:t>
      </w:r>
      <w:r w:rsidRPr="00595E88">
        <w:rPr>
          <w:rFonts w:ascii="Times New Roman" w:hAnsi="Times New Roman" w:cs="Times New Roman"/>
          <w:noProof/>
        </w:rPr>
        <w:tab/>
        <w:t xml:space="preserve">Stern JM, Moazami S, Qiu Y, Kurland I, Chen Z, Agalliu I, et al. Evidence for a distinct gut microbiome in kidney stone formers compared to non-stone formers. </w:t>
      </w:r>
      <w:r w:rsidRPr="00595E88">
        <w:rPr>
          <w:rFonts w:ascii="Times New Roman" w:hAnsi="Times New Roman" w:cs="Times New Roman"/>
          <w:i/>
          <w:noProof/>
        </w:rPr>
        <w:t>Urolithiasis,</w:t>
      </w:r>
      <w:r w:rsidRPr="00595E88">
        <w:rPr>
          <w:rFonts w:ascii="Times New Roman" w:hAnsi="Times New Roman" w:cs="Times New Roman"/>
          <w:noProof/>
        </w:rPr>
        <w:t>2016, 44(5):399-407.[DOI:10.1007/s00240-016-0882-9]</w:t>
      </w:r>
    </w:p>
    <w:p w14:paraId="5842941D"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2.</w:t>
      </w:r>
      <w:r w:rsidRPr="00595E88">
        <w:rPr>
          <w:rFonts w:ascii="Times New Roman" w:hAnsi="Times New Roman" w:cs="Times New Roman"/>
          <w:noProof/>
        </w:rPr>
        <w:tab/>
        <w:t xml:space="preserve">Chen F, Bao X, Liu S, Ye K, Xiang S, Yu L, et al. Gut microbiota affect the formation of calcium oxalate renal calculi caused by high daily tea consumption. </w:t>
      </w:r>
      <w:r w:rsidRPr="00595E88">
        <w:rPr>
          <w:rFonts w:ascii="Times New Roman" w:hAnsi="Times New Roman" w:cs="Times New Roman"/>
          <w:i/>
          <w:noProof/>
        </w:rPr>
        <w:t>Appl Microbiol Biotechnol,</w:t>
      </w:r>
      <w:r w:rsidRPr="00595E88">
        <w:rPr>
          <w:rFonts w:ascii="Times New Roman" w:hAnsi="Times New Roman" w:cs="Times New Roman"/>
          <w:noProof/>
        </w:rPr>
        <w:t>2021, 105(2):789-802.[DOI:10.1007/s00253-020-11086-w]</w:t>
      </w:r>
    </w:p>
    <w:p w14:paraId="651B0DEC"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3.</w:t>
      </w:r>
      <w:r w:rsidRPr="00595E88">
        <w:rPr>
          <w:rFonts w:ascii="Times New Roman" w:hAnsi="Times New Roman" w:cs="Times New Roman"/>
          <w:noProof/>
        </w:rPr>
        <w:tab/>
        <w:t xml:space="preserve">Ticinesi A, Milani C, Guerra A, Allegri F, Lauretani F, Nouvenne A, et al. Understanding the gut-kidney axis in nephrolithiasis: an analysis of the gut microbiota composition and functionality of stone formers. </w:t>
      </w:r>
      <w:r w:rsidRPr="00595E88">
        <w:rPr>
          <w:rFonts w:ascii="Times New Roman" w:hAnsi="Times New Roman" w:cs="Times New Roman"/>
          <w:i/>
          <w:noProof/>
        </w:rPr>
        <w:t>Gut,</w:t>
      </w:r>
      <w:r w:rsidRPr="00595E88">
        <w:rPr>
          <w:rFonts w:ascii="Times New Roman" w:hAnsi="Times New Roman" w:cs="Times New Roman"/>
          <w:noProof/>
        </w:rPr>
        <w:t>2018, 67(12):2097-2106.[DOI:10.1136/gutjnl-2017-315734]</w:t>
      </w:r>
    </w:p>
    <w:p w14:paraId="519AC89F"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4.</w:t>
      </w:r>
      <w:r w:rsidRPr="00595E88">
        <w:rPr>
          <w:rFonts w:ascii="Times New Roman" w:hAnsi="Times New Roman" w:cs="Times New Roman"/>
          <w:noProof/>
        </w:rPr>
        <w:tab/>
        <w:t xml:space="preserve">Kim HN, Kim JH, Chang Y, Yang D, Joo KJ, Cho YS, et al. Gut microbiota and the prevalence and incidence of renal stones. </w:t>
      </w:r>
      <w:r w:rsidRPr="00595E88">
        <w:rPr>
          <w:rFonts w:ascii="Times New Roman" w:hAnsi="Times New Roman" w:cs="Times New Roman"/>
          <w:i/>
          <w:noProof/>
        </w:rPr>
        <w:t>Scientific reports,</w:t>
      </w:r>
      <w:r w:rsidRPr="00595E88">
        <w:rPr>
          <w:rFonts w:ascii="Times New Roman" w:hAnsi="Times New Roman" w:cs="Times New Roman"/>
          <w:noProof/>
        </w:rPr>
        <w:t>2022, 12(1):3732.[DOI:10.1038/s41598-022-07796-y]</w:t>
      </w:r>
    </w:p>
    <w:p w14:paraId="0DA84E51"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5.</w:t>
      </w:r>
      <w:r w:rsidRPr="00595E88">
        <w:rPr>
          <w:rFonts w:ascii="Times New Roman" w:hAnsi="Times New Roman" w:cs="Times New Roman"/>
          <w:noProof/>
        </w:rPr>
        <w:tab/>
        <w:t xml:space="preserve">Yuan C, Jin X, He Y, Liu Y, Xiang L, &amp;Wang K. Association of dietary patterns with gut microbiota in kidney stone and non-kidney stone individuals. </w:t>
      </w:r>
      <w:r w:rsidRPr="00595E88">
        <w:rPr>
          <w:rFonts w:ascii="Times New Roman" w:hAnsi="Times New Roman" w:cs="Times New Roman"/>
          <w:i/>
          <w:noProof/>
        </w:rPr>
        <w:t>Urolithiasis,</w:t>
      </w:r>
      <w:r w:rsidRPr="00595E88">
        <w:rPr>
          <w:rFonts w:ascii="Times New Roman" w:hAnsi="Times New Roman" w:cs="Times New Roman"/>
          <w:noProof/>
        </w:rPr>
        <w:t>2022, 50(4):389-399.[DOI:10.1007/s00240-022-01325-2]</w:t>
      </w:r>
    </w:p>
    <w:p w14:paraId="5329C3C2"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6.</w:t>
      </w:r>
      <w:r w:rsidRPr="00595E88">
        <w:rPr>
          <w:rFonts w:ascii="Times New Roman" w:hAnsi="Times New Roman" w:cs="Times New Roman"/>
          <w:noProof/>
        </w:rPr>
        <w:tab/>
        <w:t xml:space="preserve">He H, Lin M, You L, Chen T, Liang Z, Li D, et al. Gut Microbiota Profile in Adult Patients with Idiopathic Nephrotic Syndrome. </w:t>
      </w:r>
      <w:r w:rsidRPr="00595E88">
        <w:rPr>
          <w:rFonts w:ascii="Times New Roman" w:hAnsi="Times New Roman" w:cs="Times New Roman"/>
          <w:i/>
          <w:noProof/>
        </w:rPr>
        <w:t>Biomed Res Int,</w:t>
      </w:r>
      <w:r w:rsidRPr="00595E88">
        <w:rPr>
          <w:rFonts w:ascii="Times New Roman" w:hAnsi="Times New Roman" w:cs="Times New Roman"/>
          <w:noProof/>
        </w:rPr>
        <w:t>2021, 2021:8854969.[DOI:10.1155/2021/8854969]</w:t>
      </w:r>
    </w:p>
    <w:p w14:paraId="720E05F0"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7.</w:t>
      </w:r>
      <w:r w:rsidRPr="00595E88">
        <w:rPr>
          <w:rFonts w:ascii="Times New Roman" w:hAnsi="Times New Roman" w:cs="Times New Roman"/>
          <w:noProof/>
        </w:rPr>
        <w:tab/>
        <w:t xml:space="preserve">Tsuji S, Suruda C, Hashiyada M, Kimata T, Yamanouchi S, Kitao T, et al. Gut Microbiota Dysbiosis in Children with Relapsing Idiopathic Nephrotic Syndrome. </w:t>
      </w:r>
      <w:r w:rsidRPr="00595E88">
        <w:rPr>
          <w:rFonts w:ascii="Times New Roman" w:hAnsi="Times New Roman" w:cs="Times New Roman"/>
          <w:i/>
          <w:noProof/>
        </w:rPr>
        <w:t>Am J Nephrol,</w:t>
      </w:r>
      <w:r w:rsidRPr="00595E88">
        <w:rPr>
          <w:rFonts w:ascii="Times New Roman" w:hAnsi="Times New Roman" w:cs="Times New Roman"/>
          <w:noProof/>
        </w:rPr>
        <w:t>2018, 47(3):164-170.[DOI:10.1159/000487557]</w:t>
      </w:r>
    </w:p>
    <w:p w14:paraId="3555F16A"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8.</w:t>
      </w:r>
      <w:r w:rsidRPr="00595E88">
        <w:rPr>
          <w:rFonts w:ascii="Times New Roman" w:hAnsi="Times New Roman" w:cs="Times New Roman"/>
          <w:noProof/>
        </w:rPr>
        <w:tab/>
        <w:t xml:space="preserve">Tsuji S, Akagawa S, Akagawa Y, Yamaguchi T, Kino J, Yamanouchi S, et al. Idiopathic nephrotic syndrome in children: role of regulatory T cells and gut </w:t>
      </w:r>
      <w:r w:rsidRPr="00595E88">
        <w:rPr>
          <w:rFonts w:ascii="Times New Roman" w:hAnsi="Times New Roman" w:cs="Times New Roman"/>
          <w:noProof/>
        </w:rPr>
        <w:lastRenderedPageBreak/>
        <w:t xml:space="preserve">microbiota. </w:t>
      </w:r>
      <w:r w:rsidRPr="00595E88">
        <w:rPr>
          <w:rFonts w:ascii="Times New Roman" w:hAnsi="Times New Roman" w:cs="Times New Roman"/>
          <w:i/>
          <w:noProof/>
        </w:rPr>
        <w:t>Pediatr Res,</w:t>
      </w:r>
      <w:r w:rsidRPr="00595E88">
        <w:rPr>
          <w:rFonts w:ascii="Times New Roman" w:hAnsi="Times New Roman" w:cs="Times New Roman"/>
          <w:noProof/>
        </w:rPr>
        <w:t>2021, 89(5):1185-1191.[DOI:10.1038/s41390-020-1022-3]</w:t>
      </w:r>
    </w:p>
    <w:p w14:paraId="2D3EBF37"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39.</w:t>
      </w:r>
      <w:r w:rsidRPr="00595E88">
        <w:rPr>
          <w:rFonts w:ascii="Times New Roman" w:hAnsi="Times New Roman" w:cs="Times New Roman"/>
          <w:noProof/>
        </w:rPr>
        <w:tab/>
        <w:t xml:space="preserve">Zhang L, Wang Z, Zhang X, Zhao L, Chu J, Li H, et al. Alterations of the Gut Microbiota in Patients with Diabetic Nephropathy. </w:t>
      </w:r>
      <w:r w:rsidRPr="00595E88">
        <w:rPr>
          <w:rFonts w:ascii="Times New Roman" w:hAnsi="Times New Roman" w:cs="Times New Roman"/>
          <w:i/>
          <w:noProof/>
        </w:rPr>
        <w:t>Microbiol Spectr,</w:t>
      </w:r>
      <w:r w:rsidRPr="00595E88">
        <w:rPr>
          <w:rFonts w:ascii="Times New Roman" w:hAnsi="Times New Roman" w:cs="Times New Roman"/>
          <w:noProof/>
        </w:rPr>
        <w:t>2022:e0032422.[DOI:10.1128/spectrum.00324-22]</w:t>
      </w:r>
    </w:p>
    <w:p w14:paraId="7C4EF90A"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40.</w:t>
      </w:r>
      <w:r w:rsidRPr="00595E88">
        <w:rPr>
          <w:rFonts w:ascii="Times New Roman" w:hAnsi="Times New Roman" w:cs="Times New Roman"/>
          <w:noProof/>
        </w:rPr>
        <w:tab/>
        <w:t xml:space="preserve">He X, Sun J, Liu C, Yu X, Li H, Zhang W, et al. Compositional Alterations of Gut Microbiota in Patients with Diabetic Kidney Disease and Type 2 Diabetes Mellitus. </w:t>
      </w:r>
      <w:r w:rsidRPr="00595E88">
        <w:rPr>
          <w:rFonts w:ascii="Times New Roman" w:hAnsi="Times New Roman" w:cs="Times New Roman"/>
          <w:i/>
          <w:noProof/>
        </w:rPr>
        <w:t>Diabetes Metab Syndr Obes,</w:t>
      </w:r>
      <w:r w:rsidRPr="00595E88">
        <w:rPr>
          <w:rFonts w:ascii="Times New Roman" w:hAnsi="Times New Roman" w:cs="Times New Roman"/>
          <w:noProof/>
        </w:rPr>
        <w:t>2022, 15:755-765.[DOI:10.2147/dmso.S347805]</w:t>
      </w:r>
    </w:p>
    <w:p w14:paraId="2139A245"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41.</w:t>
      </w:r>
      <w:r w:rsidRPr="00595E88">
        <w:rPr>
          <w:rFonts w:ascii="Times New Roman" w:hAnsi="Times New Roman" w:cs="Times New Roman"/>
          <w:noProof/>
        </w:rPr>
        <w:tab/>
        <w:t xml:space="preserve">Wang Y, Ye X, Ding D, &amp;Lu Y. Characteristics of the intestinal flora in patients with peripheral neuropathy associated with type 2 diabetes. </w:t>
      </w:r>
      <w:r w:rsidRPr="00595E88">
        <w:rPr>
          <w:rFonts w:ascii="Times New Roman" w:hAnsi="Times New Roman" w:cs="Times New Roman"/>
          <w:i/>
          <w:noProof/>
        </w:rPr>
        <w:t>J Int Med Res,</w:t>
      </w:r>
      <w:r w:rsidRPr="00595E88">
        <w:rPr>
          <w:rFonts w:ascii="Times New Roman" w:hAnsi="Times New Roman" w:cs="Times New Roman"/>
          <w:noProof/>
        </w:rPr>
        <w:t>2020, 48(9):300060520936806.[DOI:10.1177/0300060520936806]</w:t>
      </w:r>
    </w:p>
    <w:p w14:paraId="625471F2" w14:textId="77777777" w:rsidR="00595E88" w:rsidRPr="00595E88" w:rsidRDefault="00595E88" w:rsidP="00595E88">
      <w:pPr>
        <w:pStyle w:val="EndNoteBibliography"/>
        <w:ind w:left="720" w:hanging="720"/>
        <w:rPr>
          <w:rFonts w:ascii="Times New Roman" w:hAnsi="Times New Roman" w:cs="Times New Roman"/>
          <w:noProof/>
        </w:rPr>
      </w:pPr>
      <w:r w:rsidRPr="00595E88">
        <w:rPr>
          <w:rFonts w:ascii="Times New Roman" w:hAnsi="Times New Roman" w:cs="Times New Roman"/>
          <w:noProof/>
        </w:rPr>
        <w:t>42.</w:t>
      </w:r>
      <w:r w:rsidRPr="00595E88">
        <w:rPr>
          <w:rFonts w:ascii="Times New Roman" w:hAnsi="Times New Roman" w:cs="Times New Roman"/>
          <w:noProof/>
        </w:rPr>
        <w:tab/>
        <w:t xml:space="preserve">Chen W, Zhang M, Guo Y, Wang Z, Liu Q, Yan R, et al. The Profile and Function of Gut Microbiota in Diabetic Nephropathy. </w:t>
      </w:r>
      <w:r w:rsidRPr="00595E88">
        <w:rPr>
          <w:rFonts w:ascii="Times New Roman" w:hAnsi="Times New Roman" w:cs="Times New Roman"/>
          <w:i/>
          <w:noProof/>
        </w:rPr>
        <w:t>Diabetes Metab Syndr Obes,</w:t>
      </w:r>
      <w:r w:rsidRPr="00595E88">
        <w:rPr>
          <w:rFonts w:ascii="Times New Roman" w:hAnsi="Times New Roman" w:cs="Times New Roman"/>
          <w:noProof/>
        </w:rPr>
        <w:t>2021, 14:4283-4296.[DOI:10.2147/dmso.S320169]</w:t>
      </w:r>
    </w:p>
    <w:p w14:paraId="164D588B" w14:textId="3B12FBD8" w:rsidR="0060310E" w:rsidRPr="00595E88" w:rsidRDefault="00FD3458">
      <w:pPr>
        <w:rPr>
          <w:rFonts w:ascii="Times New Roman" w:hAnsi="Times New Roman" w:cs="Times New Roman"/>
        </w:rPr>
      </w:pPr>
      <w:r w:rsidRPr="00595E88">
        <w:rPr>
          <w:rFonts w:ascii="Times New Roman" w:hAnsi="Times New Roman" w:cs="Times New Roman"/>
        </w:rPr>
        <w:fldChar w:fldCharType="end"/>
      </w:r>
    </w:p>
    <w:sectPr w:rsidR="0060310E" w:rsidRPr="00595E88" w:rsidSect="00E36F6D">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New Roman Regular">
    <w:altName w:val="Times New Roman"/>
    <w:panose1 w:val="020B0604020202020204"/>
    <w:charset w:val="00"/>
    <w:family w:val="auto"/>
    <w:pitch w:val="variable"/>
    <w:sig w:usb0="E0002AE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proofState w:spelling="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T-1124&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x2sde82eweaessx85dfwvs0sw2razs9zz&quot;&gt;My EndNote Library&lt;record-ids&gt;&lt;item&gt;6&lt;/item&gt;&lt;item&gt;7&lt;/item&gt;&lt;item&gt;8&lt;/item&gt;&lt;item&gt;9&lt;/item&gt;&lt;/record-ids&gt;&lt;/item&gt;&lt;/Libraries&gt;"/>
  </w:docVars>
  <w:rsids>
    <w:rsidRoot w:val="00A324C1"/>
    <w:rsid w:val="00003F3D"/>
    <w:rsid w:val="0001019A"/>
    <w:rsid w:val="000121F7"/>
    <w:rsid w:val="00012CDA"/>
    <w:rsid w:val="00017952"/>
    <w:rsid w:val="000209AA"/>
    <w:rsid w:val="00020A8B"/>
    <w:rsid w:val="00023638"/>
    <w:rsid w:val="000424E9"/>
    <w:rsid w:val="00044E7B"/>
    <w:rsid w:val="00054396"/>
    <w:rsid w:val="00055996"/>
    <w:rsid w:val="0006455B"/>
    <w:rsid w:val="00076D0E"/>
    <w:rsid w:val="000824CD"/>
    <w:rsid w:val="00082E36"/>
    <w:rsid w:val="0008304E"/>
    <w:rsid w:val="00084DFF"/>
    <w:rsid w:val="00085EC8"/>
    <w:rsid w:val="00087FA2"/>
    <w:rsid w:val="000925E8"/>
    <w:rsid w:val="000942A7"/>
    <w:rsid w:val="00094DDE"/>
    <w:rsid w:val="00096704"/>
    <w:rsid w:val="000A1D54"/>
    <w:rsid w:val="000A228F"/>
    <w:rsid w:val="000A647C"/>
    <w:rsid w:val="000A7356"/>
    <w:rsid w:val="000A7A57"/>
    <w:rsid w:val="000C6E0B"/>
    <w:rsid w:val="000D32A6"/>
    <w:rsid w:val="000D431C"/>
    <w:rsid w:val="000D6744"/>
    <w:rsid w:val="000D6CEA"/>
    <w:rsid w:val="000E119C"/>
    <w:rsid w:val="000E266E"/>
    <w:rsid w:val="000E40F0"/>
    <w:rsid w:val="000E6E63"/>
    <w:rsid w:val="000E78CF"/>
    <w:rsid w:val="000F5E62"/>
    <w:rsid w:val="0010767B"/>
    <w:rsid w:val="00113285"/>
    <w:rsid w:val="00114FF1"/>
    <w:rsid w:val="001216BA"/>
    <w:rsid w:val="0012344D"/>
    <w:rsid w:val="001263A0"/>
    <w:rsid w:val="00126629"/>
    <w:rsid w:val="00133B97"/>
    <w:rsid w:val="00135482"/>
    <w:rsid w:val="00140175"/>
    <w:rsid w:val="00140D97"/>
    <w:rsid w:val="00144362"/>
    <w:rsid w:val="001456DE"/>
    <w:rsid w:val="00147896"/>
    <w:rsid w:val="00153043"/>
    <w:rsid w:val="001539D9"/>
    <w:rsid w:val="001553D6"/>
    <w:rsid w:val="00156388"/>
    <w:rsid w:val="001573F2"/>
    <w:rsid w:val="00157BC2"/>
    <w:rsid w:val="00164453"/>
    <w:rsid w:val="00166126"/>
    <w:rsid w:val="00166F86"/>
    <w:rsid w:val="00167E23"/>
    <w:rsid w:val="001731A1"/>
    <w:rsid w:val="00176BC4"/>
    <w:rsid w:val="00176E8D"/>
    <w:rsid w:val="00177D55"/>
    <w:rsid w:val="00180806"/>
    <w:rsid w:val="001819C9"/>
    <w:rsid w:val="00181D78"/>
    <w:rsid w:val="00184548"/>
    <w:rsid w:val="00186EA5"/>
    <w:rsid w:val="00191968"/>
    <w:rsid w:val="001969DA"/>
    <w:rsid w:val="00197CF6"/>
    <w:rsid w:val="001A248D"/>
    <w:rsid w:val="001A24C9"/>
    <w:rsid w:val="001A440E"/>
    <w:rsid w:val="001C39DE"/>
    <w:rsid w:val="001C4297"/>
    <w:rsid w:val="001D30A4"/>
    <w:rsid w:val="001E042E"/>
    <w:rsid w:val="001E1B4C"/>
    <w:rsid w:val="001E6833"/>
    <w:rsid w:val="001F44F1"/>
    <w:rsid w:val="001F53E7"/>
    <w:rsid w:val="00201C30"/>
    <w:rsid w:val="0020312B"/>
    <w:rsid w:val="002039C0"/>
    <w:rsid w:val="00206B0C"/>
    <w:rsid w:val="00213658"/>
    <w:rsid w:val="00222C0E"/>
    <w:rsid w:val="00230E4E"/>
    <w:rsid w:val="00232165"/>
    <w:rsid w:val="00232C28"/>
    <w:rsid w:val="00232E98"/>
    <w:rsid w:val="002358F4"/>
    <w:rsid w:val="00237854"/>
    <w:rsid w:val="0024146E"/>
    <w:rsid w:val="00245695"/>
    <w:rsid w:val="00245D11"/>
    <w:rsid w:val="0024657D"/>
    <w:rsid w:val="0024693D"/>
    <w:rsid w:val="002657D7"/>
    <w:rsid w:val="00266767"/>
    <w:rsid w:val="00272BFA"/>
    <w:rsid w:val="00274660"/>
    <w:rsid w:val="00275FA5"/>
    <w:rsid w:val="0028117D"/>
    <w:rsid w:val="00284473"/>
    <w:rsid w:val="00284F33"/>
    <w:rsid w:val="002859DA"/>
    <w:rsid w:val="00285D2E"/>
    <w:rsid w:val="00286592"/>
    <w:rsid w:val="00290BA3"/>
    <w:rsid w:val="0029149F"/>
    <w:rsid w:val="002A04D0"/>
    <w:rsid w:val="002A5DCE"/>
    <w:rsid w:val="002B08AC"/>
    <w:rsid w:val="002B1978"/>
    <w:rsid w:val="002B2350"/>
    <w:rsid w:val="002B259B"/>
    <w:rsid w:val="002B4D14"/>
    <w:rsid w:val="002B5144"/>
    <w:rsid w:val="002B5DEC"/>
    <w:rsid w:val="002C1709"/>
    <w:rsid w:val="002C28DA"/>
    <w:rsid w:val="002C7458"/>
    <w:rsid w:val="002C75ED"/>
    <w:rsid w:val="002C788C"/>
    <w:rsid w:val="002D4EE9"/>
    <w:rsid w:val="002E0D66"/>
    <w:rsid w:val="002E142A"/>
    <w:rsid w:val="002E2333"/>
    <w:rsid w:val="002E50D3"/>
    <w:rsid w:val="002F0C81"/>
    <w:rsid w:val="002F4BD8"/>
    <w:rsid w:val="002F4D65"/>
    <w:rsid w:val="002F5A76"/>
    <w:rsid w:val="00310F41"/>
    <w:rsid w:val="003137EA"/>
    <w:rsid w:val="00314E20"/>
    <w:rsid w:val="003243D1"/>
    <w:rsid w:val="00340F38"/>
    <w:rsid w:val="00341D2F"/>
    <w:rsid w:val="0034231D"/>
    <w:rsid w:val="003447B6"/>
    <w:rsid w:val="00354568"/>
    <w:rsid w:val="003561F9"/>
    <w:rsid w:val="00364F65"/>
    <w:rsid w:val="003744D6"/>
    <w:rsid w:val="003759C8"/>
    <w:rsid w:val="00377F22"/>
    <w:rsid w:val="003913AB"/>
    <w:rsid w:val="00395D20"/>
    <w:rsid w:val="003960BC"/>
    <w:rsid w:val="003A6090"/>
    <w:rsid w:val="003A77D1"/>
    <w:rsid w:val="003A7ADA"/>
    <w:rsid w:val="003B0BE5"/>
    <w:rsid w:val="003B23F1"/>
    <w:rsid w:val="003C0499"/>
    <w:rsid w:val="003C336F"/>
    <w:rsid w:val="003C4AEF"/>
    <w:rsid w:val="003C4BB9"/>
    <w:rsid w:val="003D2C30"/>
    <w:rsid w:val="003D51A3"/>
    <w:rsid w:val="003D73F5"/>
    <w:rsid w:val="003E3FA2"/>
    <w:rsid w:val="003F1386"/>
    <w:rsid w:val="003F1D58"/>
    <w:rsid w:val="003F52E5"/>
    <w:rsid w:val="003F7EE6"/>
    <w:rsid w:val="00400149"/>
    <w:rsid w:val="00401D8B"/>
    <w:rsid w:val="0040307B"/>
    <w:rsid w:val="0040701A"/>
    <w:rsid w:val="00410E03"/>
    <w:rsid w:val="004147B6"/>
    <w:rsid w:val="0041564B"/>
    <w:rsid w:val="0041625E"/>
    <w:rsid w:val="00417DBB"/>
    <w:rsid w:val="004201FC"/>
    <w:rsid w:val="0042063A"/>
    <w:rsid w:val="00424FDC"/>
    <w:rsid w:val="004316C9"/>
    <w:rsid w:val="00436B43"/>
    <w:rsid w:val="0044116B"/>
    <w:rsid w:val="00452EC4"/>
    <w:rsid w:val="00482AD8"/>
    <w:rsid w:val="004846E6"/>
    <w:rsid w:val="0048472F"/>
    <w:rsid w:val="00491294"/>
    <w:rsid w:val="004A0804"/>
    <w:rsid w:val="004A26FF"/>
    <w:rsid w:val="004A3F23"/>
    <w:rsid w:val="004A4695"/>
    <w:rsid w:val="004B1727"/>
    <w:rsid w:val="004B2DE1"/>
    <w:rsid w:val="004B3214"/>
    <w:rsid w:val="004B7510"/>
    <w:rsid w:val="004B7C08"/>
    <w:rsid w:val="004C36B6"/>
    <w:rsid w:val="004C39AE"/>
    <w:rsid w:val="004C4EFE"/>
    <w:rsid w:val="004C7A50"/>
    <w:rsid w:val="004D1CA6"/>
    <w:rsid w:val="004D6B3B"/>
    <w:rsid w:val="004E24D0"/>
    <w:rsid w:val="004E505D"/>
    <w:rsid w:val="004E6013"/>
    <w:rsid w:val="004F34AA"/>
    <w:rsid w:val="00505787"/>
    <w:rsid w:val="00505B10"/>
    <w:rsid w:val="00505F6F"/>
    <w:rsid w:val="00512645"/>
    <w:rsid w:val="00521520"/>
    <w:rsid w:val="00522C4F"/>
    <w:rsid w:val="0053146D"/>
    <w:rsid w:val="00543544"/>
    <w:rsid w:val="00555EFD"/>
    <w:rsid w:val="005574C4"/>
    <w:rsid w:val="005604C5"/>
    <w:rsid w:val="005664BF"/>
    <w:rsid w:val="005734BD"/>
    <w:rsid w:val="005762BC"/>
    <w:rsid w:val="00577338"/>
    <w:rsid w:val="00577E99"/>
    <w:rsid w:val="00580A9D"/>
    <w:rsid w:val="00581663"/>
    <w:rsid w:val="0058429A"/>
    <w:rsid w:val="005848B0"/>
    <w:rsid w:val="005863D0"/>
    <w:rsid w:val="00595E88"/>
    <w:rsid w:val="005A2C26"/>
    <w:rsid w:val="005A653E"/>
    <w:rsid w:val="005B4FAF"/>
    <w:rsid w:val="005B5B5A"/>
    <w:rsid w:val="005C01D5"/>
    <w:rsid w:val="005C2C33"/>
    <w:rsid w:val="005C2F85"/>
    <w:rsid w:val="005C6E9A"/>
    <w:rsid w:val="005D04E4"/>
    <w:rsid w:val="005D0A9A"/>
    <w:rsid w:val="005D6B76"/>
    <w:rsid w:val="005E1715"/>
    <w:rsid w:val="005E3319"/>
    <w:rsid w:val="005E6387"/>
    <w:rsid w:val="005E7EE5"/>
    <w:rsid w:val="005F2299"/>
    <w:rsid w:val="005F7A13"/>
    <w:rsid w:val="0060310E"/>
    <w:rsid w:val="006047D6"/>
    <w:rsid w:val="00604E3E"/>
    <w:rsid w:val="006113F4"/>
    <w:rsid w:val="006127EA"/>
    <w:rsid w:val="00613E12"/>
    <w:rsid w:val="006140A0"/>
    <w:rsid w:val="00615D44"/>
    <w:rsid w:val="00617ABB"/>
    <w:rsid w:val="00621E64"/>
    <w:rsid w:val="00622D3D"/>
    <w:rsid w:val="00633A71"/>
    <w:rsid w:val="006361DC"/>
    <w:rsid w:val="00636B95"/>
    <w:rsid w:val="00637ACC"/>
    <w:rsid w:val="006448DD"/>
    <w:rsid w:val="006501AC"/>
    <w:rsid w:val="00660E76"/>
    <w:rsid w:val="00662A90"/>
    <w:rsid w:val="00664C08"/>
    <w:rsid w:val="00682363"/>
    <w:rsid w:val="00682486"/>
    <w:rsid w:val="00684828"/>
    <w:rsid w:val="00695FD5"/>
    <w:rsid w:val="0069637D"/>
    <w:rsid w:val="006A2C57"/>
    <w:rsid w:val="006A41A6"/>
    <w:rsid w:val="006A4DAC"/>
    <w:rsid w:val="006B1F48"/>
    <w:rsid w:val="006B3E2F"/>
    <w:rsid w:val="006B4F6C"/>
    <w:rsid w:val="006B7922"/>
    <w:rsid w:val="006C0379"/>
    <w:rsid w:val="006C6F44"/>
    <w:rsid w:val="006E56FD"/>
    <w:rsid w:val="006F35D5"/>
    <w:rsid w:val="00702112"/>
    <w:rsid w:val="00704FBC"/>
    <w:rsid w:val="0071378E"/>
    <w:rsid w:val="007139B8"/>
    <w:rsid w:val="00714FF4"/>
    <w:rsid w:val="00717645"/>
    <w:rsid w:val="00721915"/>
    <w:rsid w:val="00730DE6"/>
    <w:rsid w:val="00730FF6"/>
    <w:rsid w:val="0074364F"/>
    <w:rsid w:val="007473AA"/>
    <w:rsid w:val="00753491"/>
    <w:rsid w:val="007603F1"/>
    <w:rsid w:val="00761056"/>
    <w:rsid w:val="007710B3"/>
    <w:rsid w:val="00772899"/>
    <w:rsid w:val="00777752"/>
    <w:rsid w:val="00784726"/>
    <w:rsid w:val="00784D67"/>
    <w:rsid w:val="00793434"/>
    <w:rsid w:val="00795D49"/>
    <w:rsid w:val="007A468B"/>
    <w:rsid w:val="007A77CE"/>
    <w:rsid w:val="007A7C0C"/>
    <w:rsid w:val="007B1A6B"/>
    <w:rsid w:val="007B61A8"/>
    <w:rsid w:val="007C2452"/>
    <w:rsid w:val="007C2BAA"/>
    <w:rsid w:val="007C70FC"/>
    <w:rsid w:val="007D0F87"/>
    <w:rsid w:val="007D302B"/>
    <w:rsid w:val="007D7502"/>
    <w:rsid w:val="007E538B"/>
    <w:rsid w:val="007F1D11"/>
    <w:rsid w:val="007F402F"/>
    <w:rsid w:val="007F55E6"/>
    <w:rsid w:val="007F7B94"/>
    <w:rsid w:val="008014D2"/>
    <w:rsid w:val="00802DEC"/>
    <w:rsid w:val="0081555B"/>
    <w:rsid w:val="00822028"/>
    <w:rsid w:val="00823A19"/>
    <w:rsid w:val="00837C68"/>
    <w:rsid w:val="00840B95"/>
    <w:rsid w:val="00842379"/>
    <w:rsid w:val="00842AE1"/>
    <w:rsid w:val="00851C8F"/>
    <w:rsid w:val="0085682C"/>
    <w:rsid w:val="00862E5A"/>
    <w:rsid w:val="008632EA"/>
    <w:rsid w:val="00863D54"/>
    <w:rsid w:val="00864287"/>
    <w:rsid w:val="00872E21"/>
    <w:rsid w:val="00876D90"/>
    <w:rsid w:val="00876DEE"/>
    <w:rsid w:val="00876E2B"/>
    <w:rsid w:val="008802A0"/>
    <w:rsid w:val="00882B1B"/>
    <w:rsid w:val="00884132"/>
    <w:rsid w:val="00887326"/>
    <w:rsid w:val="008939C3"/>
    <w:rsid w:val="00894C2F"/>
    <w:rsid w:val="0089639C"/>
    <w:rsid w:val="008A1051"/>
    <w:rsid w:val="008A5240"/>
    <w:rsid w:val="008B3178"/>
    <w:rsid w:val="008B4B71"/>
    <w:rsid w:val="008B5684"/>
    <w:rsid w:val="008B7A23"/>
    <w:rsid w:val="008C56D7"/>
    <w:rsid w:val="008C5A1E"/>
    <w:rsid w:val="008D421C"/>
    <w:rsid w:val="008F10AF"/>
    <w:rsid w:val="008F244C"/>
    <w:rsid w:val="00901644"/>
    <w:rsid w:val="00901FD6"/>
    <w:rsid w:val="009075CD"/>
    <w:rsid w:val="00923448"/>
    <w:rsid w:val="00923E76"/>
    <w:rsid w:val="009318FE"/>
    <w:rsid w:val="009329FB"/>
    <w:rsid w:val="009339AA"/>
    <w:rsid w:val="00935039"/>
    <w:rsid w:val="00943AE1"/>
    <w:rsid w:val="0095015B"/>
    <w:rsid w:val="009559A4"/>
    <w:rsid w:val="00957A3B"/>
    <w:rsid w:val="00961F7F"/>
    <w:rsid w:val="00975CD1"/>
    <w:rsid w:val="00977595"/>
    <w:rsid w:val="009813D1"/>
    <w:rsid w:val="009871F0"/>
    <w:rsid w:val="00987B2D"/>
    <w:rsid w:val="009932D4"/>
    <w:rsid w:val="00994458"/>
    <w:rsid w:val="009A43FA"/>
    <w:rsid w:val="009A7EF2"/>
    <w:rsid w:val="009B4A5B"/>
    <w:rsid w:val="009B5B79"/>
    <w:rsid w:val="009B7F50"/>
    <w:rsid w:val="009C78F7"/>
    <w:rsid w:val="009D0EE8"/>
    <w:rsid w:val="009E0FAF"/>
    <w:rsid w:val="009E1D41"/>
    <w:rsid w:val="009E2AD4"/>
    <w:rsid w:val="009F3E55"/>
    <w:rsid w:val="009F7B3E"/>
    <w:rsid w:val="009F7F60"/>
    <w:rsid w:val="00A03F2A"/>
    <w:rsid w:val="00A04B0D"/>
    <w:rsid w:val="00A05E31"/>
    <w:rsid w:val="00A1049F"/>
    <w:rsid w:val="00A15924"/>
    <w:rsid w:val="00A21E77"/>
    <w:rsid w:val="00A23329"/>
    <w:rsid w:val="00A26D1D"/>
    <w:rsid w:val="00A27528"/>
    <w:rsid w:val="00A2771A"/>
    <w:rsid w:val="00A31177"/>
    <w:rsid w:val="00A324C1"/>
    <w:rsid w:val="00A43D43"/>
    <w:rsid w:val="00A443EF"/>
    <w:rsid w:val="00A45A4F"/>
    <w:rsid w:val="00A46279"/>
    <w:rsid w:val="00A47EC8"/>
    <w:rsid w:val="00A5194F"/>
    <w:rsid w:val="00A52497"/>
    <w:rsid w:val="00A54E56"/>
    <w:rsid w:val="00A55C26"/>
    <w:rsid w:val="00A60225"/>
    <w:rsid w:val="00A62C8C"/>
    <w:rsid w:val="00A6582C"/>
    <w:rsid w:val="00A82CC4"/>
    <w:rsid w:val="00A82DF0"/>
    <w:rsid w:val="00A82F0D"/>
    <w:rsid w:val="00AA290E"/>
    <w:rsid w:val="00AA338D"/>
    <w:rsid w:val="00AA3877"/>
    <w:rsid w:val="00AC3581"/>
    <w:rsid w:val="00AC4614"/>
    <w:rsid w:val="00AC4760"/>
    <w:rsid w:val="00AC6459"/>
    <w:rsid w:val="00AC78FA"/>
    <w:rsid w:val="00AD0AF9"/>
    <w:rsid w:val="00AD1F15"/>
    <w:rsid w:val="00AD3B2F"/>
    <w:rsid w:val="00AE45CF"/>
    <w:rsid w:val="00AE6929"/>
    <w:rsid w:val="00AE7178"/>
    <w:rsid w:val="00B00970"/>
    <w:rsid w:val="00B022F5"/>
    <w:rsid w:val="00B052E6"/>
    <w:rsid w:val="00B06C71"/>
    <w:rsid w:val="00B14257"/>
    <w:rsid w:val="00B15B9D"/>
    <w:rsid w:val="00B324BE"/>
    <w:rsid w:val="00B34CE4"/>
    <w:rsid w:val="00B37559"/>
    <w:rsid w:val="00B43D93"/>
    <w:rsid w:val="00B508B9"/>
    <w:rsid w:val="00B61FD3"/>
    <w:rsid w:val="00B66957"/>
    <w:rsid w:val="00B7257C"/>
    <w:rsid w:val="00B776BC"/>
    <w:rsid w:val="00B86E05"/>
    <w:rsid w:val="00B91918"/>
    <w:rsid w:val="00B96CCD"/>
    <w:rsid w:val="00BA365C"/>
    <w:rsid w:val="00BA6333"/>
    <w:rsid w:val="00BA7766"/>
    <w:rsid w:val="00BA7C86"/>
    <w:rsid w:val="00BB225C"/>
    <w:rsid w:val="00BC11C2"/>
    <w:rsid w:val="00BC2C99"/>
    <w:rsid w:val="00BC4F3D"/>
    <w:rsid w:val="00BC7631"/>
    <w:rsid w:val="00BD026E"/>
    <w:rsid w:val="00BD2059"/>
    <w:rsid w:val="00BD56B7"/>
    <w:rsid w:val="00BD629E"/>
    <w:rsid w:val="00BE5A52"/>
    <w:rsid w:val="00BE7E4C"/>
    <w:rsid w:val="00BF0EB5"/>
    <w:rsid w:val="00BF1DA7"/>
    <w:rsid w:val="00C01C1E"/>
    <w:rsid w:val="00C07399"/>
    <w:rsid w:val="00C16DA8"/>
    <w:rsid w:val="00C171EA"/>
    <w:rsid w:val="00C17357"/>
    <w:rsid w:val="00C17766"/>
    <w:rsid w:val="00C21B9B"/>
    <w:rsid w:val="00C35BDB"/>
    <w:rsid w:val="00C37588"/>
    <w:rsid w:val="00C400CE"/>
    <w:rsid w:val="00C40525"/>
    <w:rsid w:val="00C40757"/>
    <w:rsid w:val="00C42AF1"/>
    <w:rsid w:val="00C454A7"/>
    <w:rsid w:val="00C57416"/>
    <w:rsid w:val="00C62D00"/>
    <w:rsid w:val="00C65931"/>
    <w:rsid w:val="00C673E8"/>
    <w:rsid w:val="00C80E08"/>
    <w:rsid w:val="00C82EF5"/>
    <w:rsid w:val="00C848AA"/>
    <w:rsid w:val="00C95B32"/>
    <w:rsid w:val="00CB5C74"/>
    <w:rsid w:val="00CB68FC"/>
    <w:rsid w:val="00CB7255"/>
    <w:rsid w:val="00CC3C72"/>
    <w:rsid w:val="00CC5692"/>
    <w:rsid w:val="00CC7142"/>
    <w:rsid w:val="00CC7336"/>
    <w:rsid w:val="00CC7749"/>
    <w:rsid w:val="00CD01AD"/>
    <w:rsid w:val="00CD0ABA"/>
    <w:rsid w:val="00CD6C19"/>
    <w:rsid w:val="00CE0878"/>
    <w:rsid w:val="00CE658B"/>
    <w:rsid w:val="00CE70D4"/>
    <w:rsid w:val="00CE7AB2"/>
    <w:rsid w:val="00CF5ADD"/>
    <w:rsid w:val="00CF6D06"/>
    <w:rsid w:val="00CF718C"/>
    <w:rsid w:val="00D024B9"/>
    <w:rsid w:val="00D02AC9"/>
    <w:rsid w:val="00D06A8F"/>
    <w:rsid w:val="00D073D6"/>
    <w:rsid w:val="00D07B1D"/>
    <w:rsid w:val="00D07F23"/>
    <w:rsid w:val="00D10A69"/>
    <w:rsid w:val="00D16657"/>
    <w:rsid w:val="00D23DC1"/>
    <w:rsid w:val="00D267FE"/>
    <w:rsid w:val="00D27528"/>
    <w:rsid w:val="00D32D3A"/>
    <w:rsid w:val="00D33333"/>
    <w:rsid w:val="00D33604"/>
    <w:rsid w:val="00D33A12"/>
    <w:rsid w:val="00D34466"/>
    <w:rsid w:val="00D34A12"/>
    <w:rsid w:val="00D36DC9"/>
    <w:rsid w:val="00D36F31"/>
    <w:rsid w:val="00D4034F"/>
    <w:rsid w:val="00D4296A"/>
    <w:rsid w:val="00D44301"/>
    <w:rsid w:val="00D45D94"/>
    <w:rsid w:val="00D47826"/>
    <w:rsid w:val="00D56B67"/>
    <w:rsid w:val="00D57750"/>
    <w:rsid w:val="00D6503B"/>
    <w:rsid w:val="00D6768F"/>
    <w:rsid w:val="00D70B58"/>
    <w:rsid w:val="00D710B3"/>
    <w:rsid w:val="00D76361"/>
    <w:rsid w:val="00D824CE"/>
    <w:rsid w:val="00D841E1"/>
    <w:rsid w:val="00D92F89"/>
    <w:rsid w:val="00D94B09"/>
    <w:rsid w:val="00D96731"/>
    <w:rsid w:val="00D97C9C"/>
    <w:rsid w:val="00DA39AB"/>
    <w:rsid w:val="00DA6C95"/>
    <w:rsid w:val="00DB2B35"/>
    <w:rsid w:val="00DB52CC"/>
    <w:rsid w:val="00DB5544"/>
    <w:rsid w:val="00DB67FF"/>
    <w:rsid w:val="00DB69E1"/>
    <w:rsid w:val="00DB78CB"/>
    <w:rsid w:val="00DC6D6C"/>
    <w:rsid w:val="00DD6758"/>
    <w:rsid w:val="00DD6DCB"/>
    <w:rsid w:val="00DD6FDF"/>
    <w:rsid w:val="00DE5CB0"/>
    <w:rsid w:val="00DF28A2"/>
    <w:rsid w:val="00DF3C5F"/>
    <w:rsid w:val="00E019F6"/>
    <w:rsid w:val="00E01B0A"/>
    <w:rsid w:val="00E07BEB"/>
    <w:rsid w:val="00E14093"/>
    <w:rsid w:val="00E17E21"/>
    <w:rsid w:val="00E23346"/>
    <w:rsid w:val="00E258E6"/>
    <w:rsid w:val="00E26DDB"/>
    <w:rsid w:val="00E27645"/>
    <w:rsid w:val="00E32D8E"/>
    <w:rsid w:val="00E36F6D"/>
    <w:rsid w:val="00E37AAD"/>
    <w:rsid w:val="00E436E5"/>
    <w:rsid w:val="00E442E3"/>
    <w:rsid w:val="00E45AAF"/>
    <w:rsid w:val="00E45DC6"/>
    <w:rsid w:val="00E45F85"/>
    <w:rsid w:val="00E50DA0"/>
    <w:rsid w:val="00E53D34"/>
    <w:rsid w:val="00E55A25"/>
    <w:rsid w:val="00E67885"/>
    <w:rsid w:val="00E752F6"/>
    <w:rsid w:val="00E8429D"/>
    <w:rsid w:val="00E859D9"/>
    <w:rsid w:val="00E920CE"/>
    <w:rsid w:val="00E92E87"/>
    <w:rsid w:val="00E94282"/>
    <w:rsid w:val="00E95ADD"/>
    <w:rsid w:val="00E97669"/>
    <w:rsid w:val="00E97ECA"/>
    <w:rsid w:val="00EA125D"/>
    <w:rsid w:val="00EA601E"/>
    <w:rsid w:val="00EB1640"/>
    <w:rsid w:val="00EC39A4"/>
    <w:rsid w:val="00EC77BA"/>
    <w:rsid w:val="00ED12FB"/>
    <w:rsid w:val="00ED4911"/>
    <w:rsid w:val="00EE02AB"/>
    <w:rsid w:val="00EE22F7"/>
    <w:rsid w:val="00EE5A60"/>
    <w:rsid w:val="00EE6CDC"/>
    <w:rsid w:val="00EF07EC"/>
    <w:rsid w:val="00EF1F50"/>
    <w:rsid w:val="00EF3E34"/>
    <w:rsid w:val="00EF5A1F"/>
    <w:rsid w:val="00F01AA3"/>
    <w:rsid w:val="00F031D4"/>
    <w:rsid w:val="00F0362F"/>
    <w:rsid w:val="00F054E1"/>
    <w:rsid w:val="00F07E8F"/>
    <w:rsid w:val="00F10290"/>
    <w:rsid w:val="00F102AE"/>
    <w:rsid w:val="00F14A71"/>
    <w:rsid w:val="00F2149C"/>
    <w:rsid w:val="00F21571"/>
    <w:rsid w:val="00F2764D"/>
    <w:rsid w:val="00F30336"/>
    <w:rsid w:val="00F32570"/>
    <w:rsid w:val="00F34AE6"/>
    <w:rsid w:val="00F37867"/>
    <w:rsid w:val="00F40343"/>
    <w:rsid w:val="00F4558F"/>
    <w:rsid w:val="00F50C6C"/>
    <w:rsid w:val="00F50F26"/>
    <w:rsid w:val="00F74821"/>
    <w:rsid w:val="00F77CCD"/>
    <w:rsid w:val="00F810F5"/>
    <w:rsid w:val="00F8198A"/>
    <w:rsid w:val="00F86E4D"/>
    <w:rsid w:val="00F86FB2"/>
    <w:rsid w:val="00F87563"/>
    <w:rsid w:val="00F95FA9"/>
    <w:rsid w:val="00FA7F9C"/>
    <w:rsid w:val="00FB4317"/>
    <w:rsid w:val="00FB5B8B"/>
    <w:rsid w:val="00FB7FA6"/>
    <w:rsid w:val="00FC0DA3"/>
    <w:rsid w:val="00FC2DB3"/>
    <w:rsid w:val="00FC7D2F"/>
    <w:rsid w:val="00FD0C24"/>
    <w:rsid w:val="00FD19E6"/>
    <w:rsid w:val="00FD3458"/>
    <w:rsid w:val="00FD3810"/>
    <w:rsid w:val="00FD3BB9"/>
    <w:rsid w:val="00FD44A9"/>
    <w:rsid w:val="00FE51FF"/>
    <w:rsid w:val="00FE6193"/>
    <w:rsid w:val="00FF0CD8"/>
    <w:rsid w:val="00FF45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2FC9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32D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Plain Table 1"/>
    <w:basedOn w:val="a1"/>
    <w:uiPriority w:val="41"/>
    <w:rsid w:val="00E32D8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4">
    <w:name w:val="Grid Table Light"/>
    <w:basedOn w:val="a1"/>
    <w:uiPriority w:val="40"/>
    <w:rsid w:val="00E32D8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
    <w:name w:val="Plain Table 2"/>
    <w:basedOn w:val="a1"/>
    <w:uiPriority w:val="42"/>
    <w:rsid w:val="00E32D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5">
    <w:name w:val="Strong"/>
    <w:basedOn w:val="a0"/>
    <w:uiPriority w:val="22"/>
    <w:qFormat/>
    <w:rsid w:val="00A2771A"/>
    <w:rPr>
      <w:rFonts w:ascii="Times New Roman" w:hAnsi="Times New Roman"/>
      <w:b/>
      <w:bCs/>
    </w:rPr>
  </w:style>
  <w:style w:type="paragraph" w:customStyle="1" w:styleId="EndNoteBibliographyTitle">
    <w:name w:val="EndNote Bibliography Title"/>
    <w:basedOn w:val="a"/>
    <w:rsid w:val="00FD3458"/>
    <w:pPr>
      <w:jc w:val="center"/>
    </w:pPr>
    <w:rPr>
      <w:rFonts w:ascii="DengXian" w:eastAsia="DengXian" w:hAnsi="DengXian"/>
    </w:rPr>
  </w:style>
  <w:style w:type="paragraph" w:customStyle="1" w:styleId="EndNoteBibliography">
    <w:name w:val="EndNote Bibliography"/>
    <w:basedOn w:val="a"/>
    <w:rsid w:val="00FD3458"/>
    <w:rPr>
      <w:rFonts w:ascii="DengXian" w:eastAsia="DengXian" w:hAnsi="DengXi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0</Pages>
  <Words>3655</Words>
  <Characters>20834</Characters>
  <Application>Microsoft Office Word</Application>
  <DocSecurity>0</DocSecurity>
  <Lines>173</Lines>
  <Paragraphs>48</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2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a1513</cp:lastModifiedBy>
  <cp:revision>26</cp:revision>
  <dcterms:created xsi:type="dcterms:W3CDTF">2022-07-28T02:58:00Z</dcterms:created>
  <dcterms:modified xsi:type="dcterms:W3CDTF">2022-11-24T15:43:00Z</dcterms:modified>
</cp:coreProperties>
</file>